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3C8B" w:rsidRPr="0097151B" w:rsidRDefault="00373C8B" w:rsidP="000A1426">
      <w:pPr>
        <w:jc w:val="center"/>
        <w:rPr>
          <w:sz w:val="20"/>
          <w:szCs w:val="20"/>
        </w:rPr>
      </w:pPr>
      <w:r>
        <w:rPr>
          <w:noProof/>
          <w:sz w:val="20"/>
          <w:szCs w:val="20"/>
        </w:rPr>
        <w:drawing>
          <wp:inline distT="0" distB="0" distL="0" distR="0">
            <wp:extent cx="2060575" cy="2493645"/>
            <wp:effectExtent l="0" t="0" r="0" b="1905"/>
            <wp:docPr id="2" name="Picture 2"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060575" cy="2493645"/>
                    </a:xfrm>
                    <a:prstGeom prst="rect">
                      <a:avLst/>
                    </a:prstGeom>
                    <a:noFill/>
                    <a:ln>
                      <a:noFill/>
                    </a:ln>
                  </pic:spPr>
                </pic:pic>
              </a:graphicData>
            </a:graphic>
          </wp:inline>
        </w:drawing>
      </w:r>
    </w:p>
    <w:p w:rsidR="00373C8B" w:rsidRDefault="00373C8B" w:rsidP="000A1426">
      <w:pPr>
        <w:jc w:val="center"/>
        <w:rPr>
          <w:rFonts w:ascii="Adobe Arabic" w:hAnsi="Adobe Arabic" w:cs="Adobe Arabic"/>
          <w:b/>
          <w:bCs/>
          <w:sz w:val="44"/>
          <w:szCs w:val="44"/>
        </w:rPr>
      </w:pPr>
    </w:p>
    <w:p w:rsidR="00373C8B" w:rsidRPr="0097151B" w:rsidRDefault="00373C8B" w:rsidP="000A1426">
      <w:pPr>
        <w:jc w:val="center"/>
        <w:rPr>
          <w:rFonts w:ascii="Adobe Arabic" w:hAnsi="Adobe Arabic" w:cs="Adobe Arabic"/>
          <w:b/>
          <w:bCs/>
          <w:sz w:val="44"/>
          <w:szCs w:val="44"/>
        </w:rPr>
      </w:pPr>
    </w:p>
    <w:p w:rsidR="00373C8B" w:rsidRDefault="00373C8B" w:rsidP="000A1426">
      <w:pPr>
        <w:jc w:val="center"/>
        <w:rPr>
          <w:rFonts w:ascii="Adobe Arabic" w:hAnsi="Adobe Arabic" w:cs="Adobe Arabic"/>
          <w:b/>
          <w:bCs/>
          <w:sz w:val="44"/>
          <w:szCs w:val="44"/>
          <w:lang w:bidi="fa-IR"/>
        </w:rPr>
      </w:pPr>
      <w:r w:rsidRPr="0097151B">
        <w:rPr>
          <w:rFonts w:ascii="Adobe Arabic" w:hAnsi="Adobe Arabic" w:cs="Adobe Arabic"/>
          <w:b/>
          <w:bCs/>
          <w:sz w:val="44"/>
          <w:szCs w:val="44"/>
          <w:rtl/>
          <w:lang w:bidi="fa-IR"/>
        </w:rPr>
        <w:t>سیاوش کاوسی – 9231048</w:t>
      </w:r>
    </w:p>
    <w:p w:rsidR="00373C8B" w:rsidRPr="0097151B" w:rsidRDefault="00373C8B" w:rsidP="000A1426">
      <w:pPr>
        <w:jc w:val="center"/>
        <w:rPr>
          <w:rFonts w:ascii="Adobe Arabic" w:hAnsi="Adobe Arabic" w:cs="Adobe Arabic"/>
          <w:b/>
          <w:bCs/>
          <w:sz w:val="44"/>
          <w:szCs w:val="44"/>
          <w:rtl/>
          <w:lang w:bidi="fa-IR"/>
        </w:rPr>
      </w:pPr>
    </w:p>
    <w:p w:rsidR="00373C8B" w:rsidRPr="0097151B" w:rsidRDefault="00EA308D" w:rsidP="000A1426">
      <w:pPr>
        <w:jc w:val="center"/>
        <w:rPr>
          <w:rFonts w:ascii="Adobe Arabic" w:hAnsi="Adobe Arabic" w:cs="Adobe Arabic"/>
          <w:b/>
          <w:bCs/>
          <w:sz w:val="44"/>
          <w:szCs w:val="44"/>
          <w:rtl/>
          <w:lang w:bidi="fa-IR"/>
        </w:rPr>
      </w:pPr>
      <w:r>
        <w:rPr>
          <w:rFonts w:ascii="Adobe Arabic" w:hAnsi="Adobe Arabic" w:cs="Adobe Arabic"/>
          <w:b/>
          <w:bCs/>
          <w:sz w:val="44"/>
          <w:szCs w:val="44"/>
          <w:rtl/>
          <w:lang w:bidi="fa-IR"/>
        </w:rPr>
        <w:t>تکلیف</w:t>
      </w:r>
      <w:r>
        <w:rPr>
          <w:rFonts w:ascii="Adobe Arabic" w:hAnsi="Adobe Arabic" w:cs="Adobe Arabic" w:hint="cs"/>
          <w:b/>
          <w:bCs/>
          <w:sz w:val="44"/>
          <w:szCs w:val="44"/>
          <w:rtl/>
          <w:lang w:bidi="fa-IR"/>
        </w:rPr>
        <w:t xml:space="preserve"> هفتم</w:t>
      </w:r>
    </w:p>
    <w:p w:rsidR="00373C8B" w:rsidRDefault="00373C8B" w:rsidP="000A1426">
      <w:pPr>
        <w:jc w:val="center"/>
        <w:rPr>
          <w:rFonts w:ascii="Adobe Arabic" w:hAnsi="Adobe Arabic" w:cs="Adobe Arabic"/>
          <w:b/>
          <w:bCs/>
          <w:sz w:val="44"/>
          <w:szCs w:val="44"/>
          <w:lang w:bidi="fa-IR"/>
        </w:rPr>
      </w:pPr>
      <w:r w:rsidRPr="0097151B">
        <w:rPr>
          <w:rFonts w:ascii="Adobe Arabic" w:hAnsi="Adobe Arabic" w:cs="Adobe Arabic"/>
          <w:b/>
          <w:bCs/>
          <w:sz w:val="44"/>
          <w:szCs w:val="44"/>
          <w:rtl/>
          <w:lang w:bidi="fa-IR"/>
        </w:rPr>
        <w:t>روش تحقیق و گزارش نویسی</w:t>
      </w:r>
    </w:p>
    <w:p w:rsidR="00373C8B" w:rsidRDefault="00373C8B" w:rsidP="000A1426">
      <w:pPr>
        <w:jc w:val="center"/>
        <w:rPr>
          <w:rFonts w:ascii="Adobe Arabic" w:hAnsi="Adobe Arabic" w:cs="Adobe Arabic"/>
          <w:b/>
          <w:bCs/>
          <w:sz w:val="44"/>
          <w:szCs w:val="44"/>
          <w:lang w:bidi="fa-IR"/>
        </w:rPr>
      </w:pPr>
    </w:p>
    <w:p w:rsidR="00373C8B" w:rsidRPr="0097151B" w:rsidRDefault="00373C8B" w:rsidP="000A1426">
      <w:pPr>
        <w:jc w:val="center"/>
        <w:rPr>
          <w:rFonts w:ascii="Adobe Arabic" w:hAnsi="Adobe Arabic" w:cs="Adobe Arabic"/>
          <w:b/>
          <w:bCs/>
          <w:sz w:val="44"/>
          <w:szCs w:val="44"/>
          <w:rtl/>
          <w:lang w:bidi="fa-IR"/>
        </w:rPr>
      </w:pPr>
    </w:p>
    <w:p w:rsidR="00373C8B" w:rsidRDefault="00373C8B" w:rsidP="000A1426">
      <w:pPr>
        <w:jc w:val="center"/>
        <w:rPr>
          <w:rFonts w:ascii="Adobe Arabic" w:hAnsi="Adobe Arabic" w:cs="Adobe Arabic"/>
          <w:b/>
          <w:bCs/>
          <w:sz w:val="44"/>
          <w:szCs w:val="44"/>
          <w:lang w:bidi="fa-IR"/>
        </w:rPr>
      </w:pPr>
      <w:r w:rsidRPr="0097151B">
        <w:rPr>
          <w:rFonts w:ascii="Adobe Arabic" w:hAnsi="Adobe Arabic" w:cs="Adobe Arabic"/>
          <w:b/>
          <w:bCs/>
          <w:sz w:val="44"/>
          <w:szCs w:val="44"/>
          <w:rtl/>
          <w:lang w:bidi="fa-IR"/>
        </w:rPr>
        <w:t>استاد: دکتر صفابخش</w:t>
      </w:r>
    </w:p>
    <w:p w:rsidR="00373C8B" w:rsidRDefault="00373C8B" w:rsidP="000A1426">
      <w:pPr>
        <w:jc w:val="center"/>
        <w:rPr>
          <w:rFonts w:ascii="Adobe Arabic" w:hAnsi="Adobe Arabic" w:cs="Adobe Arabic"/>
          <w:b/>
          <w:bCs/>
          <w:sz w:val="44"/>
          <w:szCs w:val="44"/>
          <w:lang w:bidi="fa-IR"/>
        </w:rPr>
      </w:pPr>
    </w:p>
    <w:p w:rsidR="00373C8B" w:rsidRDefault="00373C8B" w:rsidP="000A1426">
      <w:pPr>
        <w:jc w:val="center"/>
        <w:rPr>
          <w:rFonts w:ascii="Adobe Arabic" w:hAnsi="Adobe Arabic" w:cs="Adobe Arabic"/>
          <w:b/>
          <w:bCs/>
          <w:sz w:val="44"/>
          <w:szCs w:val="44"/>
          <w:lang w:bidi="fa-IR"/>
        </w:rPr>
      </w:pPr>
    </w:p>
    <w:p w:rsidR="00373C8B" w:rsidRDefault="00373C8B" w:rsidP="000A1426">
      <w:pPr>
        <w:jc w:val="center"/>
        <w:rPr>
          <w:rFonts w:ascii="Adobe Arabic" w:hAnsi="Adobe Arabic" w:cs="Adobe Arabic"/>
          <w:b/>
          <w:bCs/>
          <w:sz w:val="44"/>
          <w:szCs w:val="44"/>
          <w:lang w:bidi="fa-IR"/>
        </w:rPr>
      </w:pPr>
    </w:p>
    <w:p w:rsidR="00373C8B" w:rsidRDefault="00373C8B" w:rsidP="000A1426">
      <w:pPr>
        <w:jc w:val="center"/>
        <w:rPr>
          <w:rFonts w:ascii="Adobe Arabic" w:hAnsi="Adobe Arabic" w:cs="Adobe Arabic"/>
          <w:b/>
          <w:bCs/>
          <w:sz w:val="44"/>
          <w:szCs w:val="44"/>
          <w:rtl/>
          <w:lang w:bidi="fa-IR"/>
        </w:rPr>
      </w:pPr>
      <w:r>
        <w:rPr>
          <w:rFonts w:ascii="Adobe Arabic" w:hAnsi="Adobe Arabic" w:cs="Adobe Arabic" w:hint="cs"/>
          <w:b/>
          <w:bCs/>
          <w:sz w:val="44"/>
          <w:szCs w:val="44"/>
          <w:rtl/>
          <w:lang w:bidi="fa-IR"/>
        </w:rPr>
        <w:t>فروردین 1395</w:t>
      </w:r>
    </w:p>
    <w:p w:rsidR="000A1426" w:rsidRDefault="000A1426" w:rsidP="000A1426">
      <w:pPr>
        <w:bidi/>
        <w:jc w:val="center"/>
        <w:rPr>
          <w:rFonts w:ascii="Adobe Arabic" w:hAnsi="Adobe Arabic" w:cs="Adobe Arabic"/>
          <w:b/>
          <w:bCs/>
          <w:sz w:val="44"/>
          <w:szCs w:val="44"/>
          <w:rtl/>
          <w:lang w:bidi="fa-IR"/>
        </w:rPr>
      </w:pPr>
      <w:r w:rsidRPr="00C710D0">
        <w:rPr>
          <w:rFonts w:ascii="Adobe Arabic" w:hAnsi="Adobe Arabic" w:cs="Adobe Arabic"/>
          <w:b/>
          <w:bCs/>
          <w:sz w:val="44"/>
          <w:szCs w:val="44"/>
          <w:rtl/>
          <w:lang w:bidi="fa-IR"/>
        </w:rPr>
        <w:lastRenderedPageBreak/>
        <w:t xml:space="preserve">اعتبار سنجی با معیارهای </w:t>
      </w:r>
      <w:r w:rsidRPr="00C710D0">
        <w:rPr>
          <w:rFonts w:ascii="Adobe Arabic" w:hAnsi="Adobe Arabic" w:cs="Adobe Arabic"/>
          <w:b/>
          <w:bCs/>
          <w:sz w:val="44"/>
          <w:szCs w:val="44"/>
          <w:lang w:bidi="fa-IR"/>
        </w:rPr>
        <w:t>h-index</w:t>
      </w:r>
      <w:r w:rsidRPr="00C710D0">
        <w:rPr>
          <w:rFonts w:ascii="Adobe Arabic" w:hAnsi="Adobe Arabic" w:cs="Adobe Arabic"/>
          <w:b/>
          <w:bCs/>
          <w:sz w:val="44"/>
          <w:szCs w:val="44"/>
          <w:rtl/>
          <w:lang w:bidi="fa-IR"/>
        </w:rPr>
        <w:t xml:space="preserve"> و </w:t>
      </w:r>
      <w:r w:rsidRPr="00C710D0">
        <w:rPr>
          <w:rFonts w:ascii="Adobe Arabic" w:hAnsi="Adobe Arabic" w:cs="Adobe Arabic"/>
          <w:b/>
          <w:bCs/>
          <w:sz w:val="44"/>
          <w:szCs w:val="44"/>
          <w:lang w:bidi="fa-IR"/>
        </w:rPr>
        <w:t xml:space="preserve"> # of citation</w:t>
      </w:r>
    </w:p>
    <w:p w:rsidR="00373C8B" w:rsidRDefault="00373C8B" w:rsidP="000A1426">
      <w:pPr>
        <w:bidi/>
        <w:jc w:val="center"/>
        <w:rPr>
          <w:rFonts w:ascii="Adobe Arabic" w:hAnsi="Adobe Arabic" w:cs="Adobe Arabic"/>
          <w:b/>
          <w:bCs/>
          <w:sz w:val="44"/>
          <w:szCs w:val="44"/>
          <w:lang w:bidi="fa-IR"/>
        </w:rPr>
      </w:pPr>
    </w:p>
    <w:tbl>
      <w:tblPr>
        <w:tblStyle w:val="TableGrid"/>
        <w:tblpPr w:leftFromText="180" w:rightFromText="180" w:vertAnchor="page" w:horzAnchor="margin" w:tblpY="3464"/>
        <w:tblW w:w="0" w:type="auto"/>
        <w:tblLook w:val="04A0" w:firstRow="1" w:lastRow="0" w:firstColumn="1" w:lastColumn="0" w:noHBand="0" w:noVBand="1"/>
      </w:tblPr>
      <w:tblGrid>
        <w:gridCol w:w="4675"/>
        <w:gridCol w:w="4675"/>
      </w:tblGrid>
      <w:tr w:rsidR="00C710D0" w:rsidRPr="00373C8B" w:rsidTr="004605BE">
        <w:tc>
          <w:tcPr>
            <w:tcW w:w="4675" w:type="dxa"/>
            <w:vAlign w:val="center"/>
          </w:tcPr>
          <w:p w:rsidR="00C710D0" w:rsidRPr="00373C8B" w:rsidRDefault="00C710D0" w:rsidP="004605BE">
            <w:pPr>
              <w:jc w:val="center"/>
              <w:rPr>
                <w:rFonts w:cs="Adobe Arabic"/>
                <w:rtl/>
                <w:lang w:bidi="fa-IR"/>
              </w:rPr>
            </w:pPr>
            <w:r w:rsidRPr="00373C8B">
              <w:rPr>
                <w:rFonts w:cs="Adobe Arabic"/>
                <w:sz w:val="24"/>
                <w:szCs w:val="24"/>
                <w:rtl/>
                <w:lang w:bidi="fa-IR"/>
              </w:rPr>
              <w:t>عنوان</w:t>
            </w:r>
          </w:p>
        </w:tc>
        <w:tc>
          <w:tcPr>
            <w:tcW w:w="4675" w:type="dxa"/>
            <w:vAlign w:val="center"/>
          </w:tcPr>
          <w:p w:rsidR="00C710D0" w:rsidRPr="00373C8B" w:rsidRDefault="00C710D0" w:rsidP="004605BE">
            <w:pPr>
              <w:jc w:val="center"/>
              <w:rPr>
                <w:rFonts w:cs="Adobe Arabic"/>
                <w:rtl/>
                <w:lang w:bidi="fa-IR"/>
              </w:rPr>
            </w:pPr>
            <w:r w:rsidRPr="00373C8B">
              <w:rPr>
                <w:rFonts w:cs="Adobe Arabic"/>
                <w:lang w:bidi="fa-IR"/>
              </w:rPr>
              <w:t>number of citation</w:t>
            </w:r>
          </w:p>
        </w:tc>
      </w:tr>
      <w:tr w:rsidR="00C710D0" w:rsidRPr="00373C8B" w:rsidTr="004605BE">
        <w:tc>
          <w:tcPr>
            <w:tcW w:w="4675" w:type="dxa"/>
            <w:vAlign w:val="center"/>
          </w:tcPr>
          <w:p w:rsidR="00C710D0" w:rsidRPr="004605BE" w:rsidRDefault="00401D3A" w:rsidP="004605BE">
            <w:pPr>
              <w:pStyle w:val="Heading3"/>
              <w:shd w:val="clear" w:color="auto" w:fill="FFFFFF"/>
              <w:spacing w:before="0" w:line="285" w:lineRule="atLeast"/>
              <w:jc w:val="center"/>
              <w:outlineLvl w:val="2"/>
              <w:rPr>
                <w:rFonts w:asciiTheme="minorHAnsi" w:hAnsiTheme="minorHAnsi" w:cs="Adobe Arabic"/>
                <w:color w:val="auto"/>
                <w:sz w:val="22"/>
                <w:szCs w:val="22"/>
              </w:rPr>
            </w:pPr>
            <w:hyperlink r:id="rId6" w:history="1">
              <w:proofErr w:type="gramStart"/>
              <w:r w:rsidR="00C710D0" w:rsidRPr="00373C8B">
                <w:rPr>
                  <w:rStyle w:val="Hyperlink"/>
                  <w:rFonts w:asciiTheme="minorHAnsi" w:hAnsiTheme="minorHAnsi" w:cs="Adobe Arabic"/>
                  <w:color w:val="auto"/>
                  <w:sz w:val="22"/>
                  <w:szCs w:val="22"/>
                  <w:u w:val="none"/>
                </w:rPr>
                <w:t>man</w:t>
              </w:r>
              <w:proofErr w:type="gramEnd"/>
              <w:r w:rsidR="00C710D0" w:rsidRPr="00373C8B">
                <w:rPr>
                  <w:rStyle w:val="Hyperlink"/>
                  <w:rFonts w:asciiTheme="minorHAnsi" w:hAnsiTheme="minorHAnsi" w:cs="Adobe Arabic"/>
                  <w:color w:val="auto"/>
                  <w:sz w:val="22"/>
                  <w:szCs w:val="22"/>
                  <w:u w:val="none"/>
                </w:rPr>
                <w:t xml:space="preserve"> vs. computer: benchmarking machine learning algorithms for traffic sign recognition</w:t>
              </w:r>
            </w:hyperlink>
          </w:p>
        </w:tc>
        <w:tc>
          <w:tcPr>
            <w:tcW w:w="4675" w:type="dxa"/>
            <w:vAlign w:val="center"/>
          </w:tcPr>
          <w:p w:rsidR="00C710D0" w:rsidRPr="00373C8B" w:rsidRDefault="00C710D0" w:rsidP="004605BE">
            <w:pPr>
              <w:jc w:val="center"/>
              <w:rPr>
                <w:rFonts w:cs="Adobe Arabic"/>
              </w:rPr>
            </w:pPr>
            <w:r w:rsidRPr="00373C8B">
              <w:rPr>
                <w:rFonts w:cs="Adobe Arabic"/>
              </w:rPr>
              <w:t>144</w:t>
            </w:r>
          </w:p>
        </w:tc>
      </w:tr>
      <w:tr w:rsidR="00C710D0" w:rsidRPr="00373C8B" w:rsidTr="004605BE">
        <w:tc>
          <w:tcPr>
            <w:tcW w:w="4675" w:type="dxa"/>
            <w:vAlign w:val="center"/>
          </w:tcPr>
          <w:p w:rsidR="00C710D0" w:rsidRPr="00373C8B" w:rsidRDefault="00C710D0" w:rsidP="004605BE">
            <w:pPr>
              <w:jc w:val="center"/>
              <w:rPr>
                <w:rFonts w:cs="Adobe Arabic"/>
              </w:rPr>
            </w:pPr>
            <w:proofErr w:type="gramStart"/>
            <w:r w:rsidRPr="00373C8B">
              <w:rPr>
                <w:rFonts w:cs="Adobe Arabic"/>
              </w:rPr>
              <w:t>traffic</w:t>
            </w:r>
            <w:proofErr w:type="gramEnd"/>
            <w:r w:rsidRPr="00373C8B">
              <w:rPr>
                <w:rFonts w:cs="Adobe Arabic"/>
              </w:rPr>
              <w:t xml:space="preserve"> sign recognition — how far are we from the solution?</w:t>
            </w:r>
          </w:p>
        </w:tc>
        <w:tc>
          <w:tcPr>
            <w:tcW w:w="4675" w:type="dxa"/>
            <w:vAlign w:val="center"/>
          </w:tcPr>
          <w:p w:rsidR="00C710D0" w:rsidRPr="00373C8B" w:rsidRDefault="00C710D0" w:rsidP="004605BE">
            <w:pPr>
              <w:jc w:val="center"/>
              <w:rPr>
                <w:rFonts w:cs="Adobe Arabic"/>
              </w:rPr>
            </w:pPr>
            <w:r w:rsidRPr="00373C8B">
              <w:rPr>
                <w:rFonts w:cs="Adobe Arabic"/>
              </w:rPr>
              <w:t>71</w:t>
            </w:r>
          </w:p>
        </w:tc>
      </w:tr>
      <w:tr w:rsidR="00C710D0" w:rsidRPr="00373C8B" w:rsidTr="004605BE">
        <w:tc>
          <w:tcPr>
            <w:tcW w:w="4675" w:type="dxa"/>
            <w:vAlign w:val="center"/>
          </w:tcPr>
          <w:p w:rsidR="00C710D0" w:rsidRPr="00373C8B" w:rsidRDefault="00C710D0" w:rsidP="004605BE">
            <w:pPr>
              <w:jc w:val="center"/>
              <w:rPr>
                <w:rFonts w:cs="Adobe Arabic"/>
              </w:rPr>
            </w:pPr>
            <w:r w:rsidRPr="00373C8B">
              <w:rPr>
                <w:rFonts w:cs="Adobe Arabic"/>
              </w:rPr>
              <w:t>real-time traffic sign recognition in three stages, robotics and autonomous systems</w:t>
            </w:r>
          </w:p>
        </w:tc>
        <w:tc>
          <w:tcPr>
            <w:tcW w:w="4675" w:type="dxa"/>
            <w:vAlign w:val="center"/>
          </w:tcPr>
          <w:p w:rsidR="00C710D0" w:rsidRPr="00373C8B" w:rsidRDefault="00C710D0" w:rsidP="004605BE">
            <w:pPr>
              <w:jc w:val="center"/>
              <w:rPr>
                <w:rFonts w:cs="Adobe Arabic"/>
              </w:rPr>
            </w:pPr>
            <w:r w:rsidRPr="00373C8B">
              <w:rPr>
                <w:rFonts w:cs="Adobe Arabic"/>
              </w:rPr>
              <w:t>41</w:t>
            </w:r>
          </w:p>
        </w:tc>
      </w:tr>
      <w:tr w:rsidR="00C710D0" w:rsidRPr="00373C8B" w:rsidTr="004605BE">
        <w:tc>
          <w:tcPr>
            <w:tcW w:w="4675" w:type="dxa"/>
            <w:vAlign w:val="center"/>
          </w:tcPr>
          <w:p w:rsidR="00C710D0" w:rsidRPr="00373C8B" w:rsidRDefault="00C710D0" w:rsidP="004605BE">
            <w:pPr>
              <w:jc w:val="center"/>
              <w:rPr>
                <w:rFonts w:cs="Adobe Arabic"/>
              </w:rPr>
            </w:pPr>
            <w:r w:rsidRPr="00373C8B">
              <w:rPr>
                <w:rFonts w:cs="Adobe Arabic"/>
              </w:rPr>
              <w:t>traffic sign detection and recognition based on random forests</w:t>
            </w:r>
          </w:p>
        </w:tc>
        <w:tc>
          <w:tcPr>
            <w:tcW w:w="4675" w:type="dxa"/>
            <w:vAlign w:val="center"/>
          </w:tcPr>
          <w:p w:rsidR="00C710D0" w:rsidRPr="00373C8B" w:rsidRDefault="00C710D0" w:rsidP="004605BE">
            <w:pPr>
              <w:jc w:val="center"/>
              <w:rPr>
                <w:rFonts w:cs="Adobe Arabic"/>
              </w:rPr>
            </w:pPr>
            <w:r w:rsidRPr="00373C8B">
              <w:rPr>
                <w:rFonts w:cs="Adobe Arabic"/>
              </w:rPr>
              <w:t>0</w:t>
            </w:r>
          </w:p>
        </w:tc>
      </w:tr>
      <w:tr w:rsidR="00C710D0" w:rsidRPr="00373C8B" w:rsidTr="004605BE">
        <w:tc>
          <w:tcPr>
            <w:tcW w:w="4675" w:type="dxa"/>
            <w:vAlign w:val="center"/>
          </w:tcPr>
          <w:p w:rsidR="00C710D0" w:rsidRPr="009F0208" w:rsidRDefault="00C710D0" w:rsidP="009F0208">
            <w:pPr>
              <w:shd w:val="clear" w:color="auto" w:fill="FFFFFF"/>
              <w:spacing w:after="180"/>
              <w:jc w:val="center"/>
              <w:textAlignment w:val="baseline"/>
              <w:outlineLvl w:val="0"/>
              <w:rPr>
                <w:rFonts w:eastAsia="Times New Roman" w:cs="Adobe Arabic"/>
                <w:kern w:val="36"/>
              </w:rPr>
            </w:pPr>
            <w:r w:rsidRPr="00373C8B">
              <w:rPr>
                <w:rFonts w:eastAsia="Times New Roman" w:cs="Adobe Arabic"/>
                <w:kern w:val="36"/>
              </w:rPr>
              <w:t>multi-column deep neural network for traffic sign classification</w:t>
            </w:r>
          </w:p>
        </w:tc>
        <w:tc>
          <w:tcPr>
            <w:tcW w:w="4675" w:type="dxa"/>
            <w:vAlign w:val="center"/>
          </w:tcPr>
          <w:p w:rsidR="00C710D0" w:rsidRPr="00373C8B" w:rsidRDefault="00C710D0" w:rsidP="004605BE">
            <w:pPr>
              <w:jc w:val="center"/>
              <w:rPr>
                <w:rFonts w:cs="Adobe Arabic"/>
              </w:rPr>
            </w:pPr>
            <w:r w:rsidRPr="00373C8B">
              <w:rPr>
                <w:rFonts w:cs="Adobe Arabic"/>
              </w:rPr>
              <w:t>166</w:t>
            </w:r>
          </w:p>
        </w:tc>
      </w:tr>
      <w:tr w:rsidR="00C710D0" w:rsidRPr="00373C8B" w:rsidTr="004605BE">
        <w:tc>
          <w:tcPr>
            <w:tcW w:w="4675" w:type="dxa"/>
            <w:vAlign w:val="center"/>
          </w:tcPr>
          <w:p w:rsidR="00C710D0" w:rsidRPr="00373C8B" w:rsidRDefault="00C710D0" w:rsidP="004605BE">
            <w:pPr>
              <w:jc w:val="center"/>
              <w:rPr>
                <w:rFonts w:cs="Adobe Arabic"/>
              </w:rPr>
            </w:pPr>
            <w:r w:rsidRPr="00373C8B">
              <w:rPr>
                <w:rFonts w:cs="Adobe Arabic"/>
              </w:rPr>
              <w:t>a committee of neural networks for traffic sign classification</w:t>
            </w:r>
          </w:p>
        </w:tc>
        <w:tc>
          <w:tcPr>
            <w:tcW w:w="4675" w:type="dxa"/>
            <w:vAlign w:val="center"/>
          </w:tcPr>
          <w:p w:rsidR="00C710D0" w:rsidRPr="00373C8B" w:rsidRDefault="00C710D0" w:rsidP="004605BE">
            <w:pPr>
              <w:jc w:val="center"/>
              <w:rPr>
                <w:rFonts w:cs="Adobe Arabic"/>
              </w:rPr>
            </w:pPr>
            <w:r w:rsidRPr="00373C8B">
              <w:rPr>
                <w:rFonts w:cs="Adobe Arabic"/>
                <w:shd w:val="clear" w:color="auto" w:fill="FFFFFF"/>
              </w:rPr>
              <w:t>135</w:t>
            </w:r>
          </w:p>
        </w:tc>
      </w:tr>
      <w:tr w:rsidR="00C710D0" w:rsidRPr="00373C8B" w:rsidTr="004605BE">
        <w:tc>
          <w:tcPr>
            <w:tcW w:w="4675" w:type="dxa"/>
            <w:vAlign w:val="center"/>
          </w:tcPr>
          <w:p w:rsidR="00C710D0" w:rsidRPr="00373C8B" w:rsidRDefault="00C710D0" w:rsidP="004605BE">
            <w:pPr>
              <w:jc w:val="center"/>
              <w:rPr>
                <w:rFonts w:cs="Adobe Arabic"/>
              </w:rPr>
            </w:pPr>
            <w:r w:rsidRPr="00373C8B">
              <w:rPr>
                <w:rFonts w:cs="Adobe Arabic"/>
              </w:rPr>
              <w:t>shape classification algorithm using support</w:t>
            </w:r>
            <w:r w:rsidRPr="00373C8B">
              <w:rPr>
                <w:rFonts w:cs="Adobe Arabic"/>
              </w:rPr>
              <w:br/>
              <w:t>vector machines for traffic sign recognition</w:t>
            </w:r>
          </w:p>
        </w:tc>
        <w:tc>
          <w:tcPr>
            <w:tcW w:w="4675" w:type="dxa"/>
            <w:vAlign w:val="center"/>
          </w:tcPr>
          <w:p w:rsidR="00C710D0" w:rsidRPr="00373C8B" w:rsidRDefault="00C710D0" w:rsidP="004605BE">
            <w:pPr>
              <w:jc w:val="center"/>
              <w:rPr>
                <w:rFonts w:cs="Adobe Arabic"/>
              </w:rPr>
            </w:pPr>
            <w:r w:rsidRPr="00373C8B">
              <w:rPr>
                <w:rFonts w:cs="Adobe Arabic"/>
              </w:rPr>
              <w:t>29</w:t>
            </w:r>
          </w:p>
        </w:tc>
      </w:tr>
      <w:tr w:rsidR="00C710D0" w:rsidRPr="00373C8B" w:rsidTr="004605BE">
        <w:tc>
          <w:tcPr>
            <w:tcW w:w="4675" w:type="dxa"/>
            <w:vAlign w:val="center"/>
          </w:tcPr>
          <w:p w:rsidR="00C710D0" w:rsidRPr="00373C8B" w:rsidRDefault="00C710D0" w:rsidP="004605BE">
            <w:pPr>
              <w:jc w:val="center"/>
              <w:rPr>
                <w:rFonts w:cs="Adobe Arabic"/>
              </w:rPr>
            </w:pPr>
            <w:r w:rsidRPr="00373C8B">
              <w:rPr>
                <w:rFonts w:cs="Adobe Arabic"/>
              </w:rPr>
              <w:t>a study on traffic sign recognition in scene image using genetic algorithms and neural networks</w:t>
            </w:r>
          </w:p>
        </w:tc>
        <w:tc>
          <w:tcPr>
            <w:tcW w:w="4675" w:type="dxa"/>
            <w:vAlign w:val="center"/>
          </w:tcPr>
          <w:p w:rsidR="00C710D0" w:rsidRPr="00373C8B" w:rsidRDefault="00C710D0" w:rsidP="004605BE">
            <w:pPr>
              <w:jc w:val="center"/>
              <w:rPr>
                <w:rFonts w:cs="Adobe Arabic"/>
              </w:rPr>
            </w:pPr>
            <w:r w:rsidRPr="00373C8B">
              <w:rPr>
                <w:rFonts w:cs="Adobe Arabic"/>
              </w:rPr>
              <w:t>141</w:t>
            </w:r>
          </w:p>
        </w:tc>
      </w:tr>
      <w:tr w:rsidR="00C710D0" w:rsidRPr="00373C8B" w:rsidTr="004605BE">
        <w:tc>
          <w:tcPr>
            <w:tcW w:w="4675" w:type="dxa"/>
            <w:vAlign w:val="center"/>
          </w:tcPr>
          <w:p w:rsidR="00C710D0" w:rsidRPr="00373C8B" w:rsidRDefault="00C710D0" w:rsidP="004605BE">
            <w:pPr>
              <w:jc w:val="center"/>
              <w:rPr>
                <w:rFonts w:cs="Adobe Arabic"/>
              </w:rPr>
            </w:pPr>
            <w:r w:rsidRPr="00373C8B">
              <w:rPr>
                <w:rFonts w:cs="Adobe Arabic"/>
              </w:rPr>
              <w:t>traffic sign recognition with multi-scale convolutional networks</w:t>
            </w:r>
          </w:p>
        </w:tc>
        <w:tc>
          <w:tcPr>
            <w:tcW w:w="4675" w:type="dxa"/>
            <w:vAlign w:val="center"/>
          </w:tcPr>
          <w:p w:rsidR="00C710D0" w:rsidRPr="00373C8B" w:rsidRDefault="00C710D0" w:rsidP="004605BE">
            <w:pPr>
              <w:jc w:val="center"/>
              <w:rPr>
                <w:rFonts w:cs="Adobe Arabic"/>
              </w:rPr>
            </w:pPr>
            <w:r w:rsidRPr="00373C8B">
              <w:rPr>
                <w:rFonts w:cs="Adobe Arabic"/>
              </w:rPr>
              <w:t>160</w:t>
            </w:r>
          </w:p>
        </w:tc>
      </w:tr>
      <w:tr w:rsidR="00C710D0" w:rsidRPr="00373C8B" w:rsidTr="004605BE">
        <w:tc>
          <w:tcPr>
            <w:tcW w:w="4675" w:type="dxa"/>
            <w:vAlign w:val="center"/>
          </w:tcPr>
          <w:p w:rsidR="00C710D0" w:rsidRPr="00373C8B" w:rsidRDefault="00C710D0" w:rsidP="004605BE">
            <w:pPr>
              <w:jc w:val="center"/>
              <w:rPr>
                <w:rFonts w:cs="Adobe Arabic"/>
              </w:rPr>
            </w:pPr>
            <w:r w:rsidRPr="00373C8B">
              <w:rPr>
                <w:rFonts w:cs="Adobe Arabic"/>
              </w:rPr>
              <w:t>speed sign detection and recognition by convolutional neural networks</w:t>
            </w:r>
          </w:p>
        </w:tc>
        <w:tc>
          <w:tcPr>
            <w:tcW w:w="4675" w:type="dxa"/>
            <w:vAlign w:val="center"/>
          </w:tcPr>
          <w:p w:rsidR="00C710D0" w:rsidRPr="00373C8B" w:rsidRDefault="00C710D0" w:rsidP="004605BE">
            <w:pPr>
              <w:jc w:val="center"/>
              <w:rPr>
                <w:rFonts w:cs="Adobe Arabic"/>
              </w:rPr>
            </w:pPr>
            <w:r w:rsidRPr="00373C8B">
              <w:rPr>
                <w:rFonts w:cs="Adobe Arabic"/>
              </w:rPr>
              <w:t>13</w:t>
            </w:r>
          </w:p>
        </w:tc>
      </w:tr>
    </w:tbl>
    <w:tbl>
      <w:tblPr>
        <w:tblStyle w:val="TableGrid"/>
        <w:tblpPr w:leftFromText="180" w:rightFromText="180" w:vertAnchor="text" w:horzAnchor="margin" w:tblpXSpec="center" w:tblpY="-221"/>
        <w:bidiVisual/>
        <w:tblW w:w="11268" w:type="dxa"/>
        <w:tblLook w:val="04A0" w:firstRow="1" w:lastRow="0" w:firstColumn="1" w:lastColumn="0" w:noHBand="0" w:noVBand="1"/>
      </w:tblPr>
      <w:tblGrid>
        <w:gridCol w:w="3906"/>
        <w:gridCol w:w="8030"/>
      </w:tblGrid>
      <w:tr w:rsidR="00A277C1" w:rsidTr="0084670A">
        <w:trPr>
          <w:trHeight w:val="608"/>
        </w:trPr>
        <w:tc>
          <w:tcPr>
            <w:tcW w:w="3462" w:type="dxa"/>
            <w:vAlign w:val="center"/>
          </w:tcPr>
          <w:p w:rsidR="000A1426" w:rsidRDefault="000A1426" w:rsidP="0084670A">
            <w:pPr>
              <w:bidi/>
              <w:jc w:val="center"/>
              <w:rPr>
                <w:rFonts w:ascii="Adobe Arabic" w:hAnsi="Adobe Arabic" w:cs="Adobe Arabic"/>
                <w:b/>
                <w:bCs/>
                <w:sz w:val="44"/>
                <w:szCs w:val="44"/>
                <w:rtl/>
                <w:lang w:bidi="fa-IR"/>
              </w:rPr>
            </w:pPr>
            <w:r>
              <w:rPr>
                <w:rFonts w:ascii="Adobe Arabic" w:hAnsi="Adobe Arabic" w:cs="Adobe Arabic" w:hint="cs"/>
                <w:b/>
                <w:bCs/>
                <w:sz w:val="44"/>
                <w:szCs w:val="44"/>
                <w:rtl/>
                <w:lang w:bidi="fa-IR"/>
              </w:rPr>
              <w:lastRenderedPageBreak/>
              <w:t>اطلاعات</w:t>
            </w:r>
          </w:p>
        </w:tc>
        <w:tc>
          <w:tcPr>
            <w:tcW w:w="7806" w:type="dxa"/>
            <w:vAlign w:val="center"/>
          </w:tcPr>
          <w:p w:rsidR="000A1426" w:rsidRDefault="000A1426" w:rsidP="0084670A">
            <w:pPr>
              <w:bidi/>
              <w:jc w:val="center"/>
              <w:rPr>
                <w:rFonts w:ascii="Adobe Arabic" w:hAnsi="Adobe Arabic" w:cs="Adobe Arabic"/>
                <w:b/>
                <w:bCs/>
                <w:sz w:val="44"/>
                <w:szCs w:val="44"/>
                <w:rtl/>
                <w:lang w:bidi="fa-IR"/>
              </w:rPr>
            </w:pPr>
            <w:r>
              <w:rPr>
                <w:rFonts w:ascii="Adobe Arabic" w:hAnsi="Adobe Arabic" w:cs="Adobe Arabic" w:hint="cs"/>
                <w:b/>
                <w:bCs/>
                <w:sz w:val="44"/>
                <w:szCs w:val="44"/>
                <w:rtl/>
                <w:lang w:bidi="fa-IR"/>
              </w:rPr>
              <w:t>نام مولف</w:t>
            </w:r>
          </w:p>
        </w:tc>
      </w:tr>
      <w:tr w:rsidR="00A277C1" w:rsidTr="0084670A">
        <w:trPr>
          <w:trHeight w:val="2540"/>
        </w:trPr>
        <w:tc>
          <w:tcPr>
            <w:tcW w:w="3462" w:type="dxa"/>
            <w:vAlign w:val="center"/>
          </w:tcPr>
          <w:p w:rsidR="000A1426" w:rsidRDefault="000A1426" w:rsidP="0084670A">
            <w:pPr>
              <w:bidi/>
              <w:jc w:val="center"/>
              <w:rPr>
                <w:rFonts w:ascii="Adobe Arabic" w:hAnsi="Adobe Arabic" w:cs="Adobe Arabic"/>
                <w:b/>
                <w:bCs/>
                <w:sz w:val="44"/>
                <w:szCs w:val="44"/>
                <w:rtl/>
                <w:lang w:bidi="fa-IR"/>
              </w:rPr>
            </w:pPr>
            <w:r w:rsidRPr="000A1426">
              <w:rPr>
                <w:rFonts w:ascii="Adobe Arabic" w:hAnsi="Adobe Arabic" w:cs="Adobe Arabic"/>
                <w:b/>
                <w:bCs/>
                <w:noProof/>
                <w:sz w:val="44"/>
                <w:szCs w:val="44"/>
                <w:rtl/>
              </w:rPr>
              <w:drawing>
                <wp:inline distT="0" distB="0" distL="0" distR="0" wp14:anchorId="18B9511E" wp14:editId="1869BAF3">
                  <wp:extent cx="2061713" cy="1261954"/>
                  <wp:effectExtent l="0" t="0" r="0" b="0"/>
                  <wp:docPr id="6" name="Picture 6" descr="C:\Users\siava\Pictures\s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iava\Pictures\s1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098044" cy="1284192"/>
                          </a:xfrm>
                          <a:prstGeom prst="rect">
                            <a:avLst/>
                          </a:prstGeom>
                          <a:noFill/>
                          <a:ln>
                            <a:noFill/>
                          </a:ln>
                        </pic:spPr>
                      </pic:pic>
                    </a:graphicData>
                  </a:graphic>
                </wp:inline>
              </w:drawing>
            </w:r>
          </w:p>
        </w:tc>
        <w:tc>
          <w:tcPr>
            <w:tcW w:w="7806" w:type="dxa"/>
            <w:vAlign w:val="center"/>
          </w:tcPr>
          <w:p w:rsidR="000A1426" w:rsidRDefault="000A1426" w:rsidP="0084670A">
            <w:pPr>
              <w:bidi/>
              <w:jc w:val="center"/>
              <w:rPr>
                <w:rFonts w:ascii="Adobe Arabic" w:hAnsi="Adobe Arabic" w:cs="Adobe Arabic"/>
                <w:b/>
                <w:bCs/>
                <w:sz w:val="44"/>
                <w:szCs w:val="44"/>
                <w:rtl/>
                <w:lang w:bidi="fa-IR"/>
              </w:rPr>
            </w:pPr>
            <w:r>
              <w:rPr>
                <w:noProof/>
              </w:rPr>
              <w:drawing>
                <wp:inline distT="0" distB="0" distL="0" distR="0" wp14:anchorId="2B35C7F5" wp14:editId="4944C703">
                  <wp:extent cx="4714660" cy="1095554"/>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47823" cy="1103260"/>
                          </a:xfrm>
                          <a:prstGeom prst="rect">
                            <a:avLst/>
                          </a:prstGeom>
                        </pic:spPr>
                      </pic:pic>
                    </a:graphicData>
                  </a:graphic>
                </wp:inline>
              </w:drawing>
            </w:r>
          </w:p>
        </w:tc>
      </w:tr>
      <w:tr w:rsidR="00A277C1" w:rsidTr="0084670A">
        <w:trPr>
          <w:trHeight w:val="608"/>
        </w:trPr>
        <w:tc>
          <w:tcPr>
            <w:tcW w:w="3462" w:type="dxa"/>
            <w:vAlign w:val="center"/>
          </w:tcPr>
          <w:p w:rsidR="000A1426" w:rsidRDefault="00C33B81" w:rsidP="0084670A">
            <w:pPr>
              <w:bidi/>
              <w:jc w:val="center"/>
              <w:rPr>
                <w:rFonts w:ascii="Adobe Arabic" w:hAnsi="Adobe Arabic" w:cs="Adobe Arabic"/>
                <w:b/>
                <w:bCs/>
                <w:sz w:val="44"/>
                <w:szCs w:val="44"/>
                <w:rtl/>
                <w:lang w:bidi="fa-IR"/>
              </w:rPr>
            </w:pPr>
            <w:r>
              <w:rPr>
                <w:noProof/>
              </w:rPr>
              <w:drawing>
                <wp:inline distT="0" distB="0" distL="0" distR="0" wp14:anchorId="183D1366" wp14:editId="2CCCB440">
                  <wp:extent cx="2215012" cy="128543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23255" cy="1290217"/>
                          </a:xfrm>
                          <a:prstGeom prst="rect">
                            <a:avLst/>
                          </a:prstGeom>
                        </pic:spPr>
                      </pic:pic>
                    </a:graphicData>
                  </a:graphic>
                </wp:inline>
              </w:drawing>
            </w:r>
          </w:p>
        </w:tc>
        <w:tc>
          <w:tcPr>
            <w:tcW w:w="7806" w:type="dxa"/>
            <w:vAlign w:val="center"/>
          </w:tcPr>
          <w:p w:rsidR="000A1426" w:rsidRDefault="000A1426" w:rsidP="0084670A">
            <w:pPr>
              <w:bidi/>
              <w:jc w:val="center"/>
              <w:rPr>
                <w:rFonts w:ascii="Adobe Arabic" w:hAnsi="Adobe Arabic" w:cs="Adobe Arabic"/>
                <w:b/>
                <w:bCs/>
                <w:sz w:val="44"/>
                <w:szCs w:val="44"/>
                <w:rtl/>
                <w:lang w:bidi="fa-IR"/>
              </w:rPr>
            </w:pPr>
            <w:r>
              <w:rPr>
                <w:noProof/>
              </w:rPr>
              <w:drawing>
                <wp:inline distT="0" distB="0" distL="0" distR="0" wp14:anchorId="6E93A317" wp14:editId="30E4A3DD">
                  <wp:extent cx="4813540" cy="1110817"/>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32181" cy="1115119"/>
                          </a:xfrm>
                          <a:prstGeom prst="rect">
                            <a:avLst/>
                          </a:prstGeom>
                        </pic:spPr>
                      </pic:pic>
                    </a:graphicData>
                  </a:graphic>
                </wp:inline>
              </w:drawing>
            </w:r>
          </w:p>
        </w:tc>
      </w:tr>
      <w:tr w:rsidR="00A277C1" w:rsidTr="0084670A">
        <w:trPr>
          <w:trHeight w:val="608"/>
        </w:trPr>
        <w:tc>
          <w:tcPr>
            <w:tcW w:w="3462" w:type="dxa"/>
            <w:vAlign w:val="center"/>
          </w:tcPr>
          <w:p w:rsidR="000A1426" w:rsidRDefault="00C33B81" w:rsidP="0084670A">
            <w:pPr>
              <w:bidi/>
              <w:jc w:val="center"/>
              <w:rPr>
                <w:rFonts w:ascii="Adobe Arabic" w:hAnsi="Adobe Arabic" w:cs="Adobe Arabic"/>
                <w:b/>
                <w:bCs/>
                <w:sz w:val="44"/>
                <w:szCs w:val="44"/>
                <w:rtl/>
                <w:lang w:bidi="fa-IR"/>
              </w:rPr>
            </w:pPr>
            <w:r>
              <w:rPr>
                <w:noProof/>
              </w:rPr>
              <w:drawing>
                <wp:inline distT="0" distB="0" distL="0" distR="0" wp14:anchorId="02BD88C0" wp14:editId="3D6541EF">
                  <wp:extent cx="2052907" cy="122372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060402" cy="1228188"/>
                          </a:xfrm>
                          <a:prstGeom prst="rect">
                            <a:avLst/>
                          </a:prstGeom>
                        </pic:spPr>
                      </pic:pic>
                    </a:graphicData>
                  </a:graphic>
                </wp:inline>
              </w:drawing>
            </w:r>
          </w:p>
        </w:tc>
        <w:tc>
          <w:tcPr>
            <w:tcW w:w="7806" w:type="dxa"/>
            <w:vAlign w:val="center"/>
          </w:tcPr>
          <w:p w:rsidR="000A1426" w:rsidRDefault="00C33B81" w:rsidP="0084670A">
            <w:pPr>
              <w:bidi/>
              <w:jc w:val="center"/>
              <w:rPr>
                <w:rFonts w:ascii="Adobe Arabic" w:hAnsi="Adobe Arabic" w:cs="Adobe Arabic"/>
                <w:b/>
                <w:bCs/>
                <w:sz w:val="44"/>
                <w:szCs w:val="44"/>
                <w:rtl/>
                <w:lang w:bidi="fa-IR"/>
              </w:rPr>
            </w:pPr>
            <w:r>
              <w:rPr>
                <w:noProof/>
              </w:rPr>
              <w:drawing>
                <wp:inline distT="0" distB="0" distL="0" distR="0" wp14:anchorId="302123A8" wp14:editId="79CC708B">
                  <wp:extent cx="4787660" cy="110284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17832" cy="1109799"/>
                          </a:xfrm>
                          <a:prstGeom prst="rect">
                            <a:avLst/>
                          </a:prstGeom>
                        </pic:spPr>
                      </pic:pic>
                    </a:graphicData>
                  </a:graphic>
                </wp:inline>
              </w:drawing>
            </w:r>
          </w:p>
        </w:tc>
      </w:tr>
      <w:tr w:rsidR="00A277C1" w:rsidTr="0084670A">
        <w:trPr>
          <w:trHeight w:val="608"/>
        </w:trPr>
        <w:tc>
          <w:tcPr>
            <w:tcW w:w="3462" w:type="dxa"/>
            <w:vAlign w:val="center"/>
          </w:tcPr>
          <w:p w:rsidR="000A1426" w:rsidRDefault="006B632B" w:rsidP="0084670A">
            <w:pPr>
              <w:bidi/>
              <w:jc w:val="center"/>
              <w:rPr>
                <w:rFonts w:ascii="Adobe Arabic" w:hAnsi="Adobe Arabic" w:cs="Adobe Arabic"/>
                <w:b/>
                <w:bCs/>
                <w:sz w:val="44"/>
                <w:szCs w:val="44"/>
                <w:rtl/>
                <w:lang w:bidi="fa-IR"/>
              </w:rPr>
            </w:pPr>
            <w:r>
              <w:rPr>
                <w:noProof/>
              </w:rPr>
              <w:drawing>
                <wp:inline distT="0" distB="0" distL="0" distR="0" wp14:anchorId="7ADD03C9" wp14:editId="631A8295">
                  <wp:extent cx="2198119" cy="1290959"/>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11717" cy="1298945"/>
                          </a:xfrm>
                          <a:prstGeom prst="rect">
                            <a:avLst/>
                          </a:prstGeom>
                        </pic:spPr>
                      </pic:pic>
                    </a:graphicData>
                  </a:graphic>
                </wp:inline>
              </w:drawing>
            </w:r>
          </w:p>
        </w:tc>
        <w:tc>
          <w:tcPr>
            <w:tcW w:w="7806" w:type="dxa"/>
            <w:vAlign w:val="center"/>
          </w:tcPr>
          <w:p w:rsidR="000A1426" w:rsidRDefault="00C33B81" w:rsidP="0084670A">
            <w:pPr>
              <w:bidi/>
              <w:jc w:val="center"/>
              <w:rPr>
                <w:rFonts w:ascii="Adobe Arabic" w:hAnsi="Adobe Arabic" w:cs="Adobe Arabic"/>
                <w:b/>
                <w:bCs/>
                <w:sz w:val="44"/>
                <w:szCs w:val="44"/>
                <w:rtl/>
                <w:lang w:bidi="fa-IR"/>
              </w:rPr>
            </w:pPr>
            <w:r>
              <w:rPr>
                <w:noProof/>
              </w:rPr>
              <w:drawing>
                <wp:inline distT="0" distB="0" distL="0" distR="0" wp14:anchorId="0083EC76" wp14:editId="069482D4">
                  <wp:extent cx="4908430" cy="1103241"/>
                  <wp:effectExtent l="0" t="0" r="698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26035" cy="1107198"/>
                          </a:xfrm>
                          <a:prstGeom prst="rect">
                            <a:avLst/>
                          </a:prstGeom>
                        </pic:spPr>
                      </pic:pic>
                    </a:graphicData>
                  </a:graphic>
                </wp:inline>
              </w:drawing>
            </w:r>
          </w:p>
        </w:tc>
      </w:tr>
      <w:tr w:rsidR="00A277C1" w:rsidTr="0084670A">
        <w:trPr>
          <w:trHeight w:val="608"/>
        </w:trPr>
        <w:tc>
          <w:tcPr>
            <w:tcW w:w="3462" w:type="dxa"/>
            <w:vAlign w:val="center"/>
          </w:tcPr>
          <w:p w:rsidR="000A1426" w:rsidRDefault="00100FC7" w:rsidP="0084670A">
            <w:pPr>
              <w:bidi/>
              <w:jc w:val="center"/>
              <w:rPr>
                <w:rFonts w:ascii="Adobe Arabic" w:hAnsi="Adobe Arabic" w:cs="Adobe Arabic"/>
                <w:b/>
                <w:bCs/>
                <w:sz w:val="44"/>
                <w:szCs w:val="44"/>
                <w:rtl/>
                <w:lang w:bidi="fa-IR"/>
              </w:rPr>
            </w:pPr>
            <w:r>
              <w:rPr>
                <w:noProof/>
              </w:rPr>
              <w:drawing>
                <wp:inline distT="0" distB="0" distL="0" distR="0" wp14:anchorId="70560F81" wp14:editId="35BF51E2">
                  <wp:extent cx="2232264" cy="1390591"/>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38916" cy="1394735"/>
                          </a:xfrm>
                          <a:prstGeom prst="rect">
                            <a:avLst/>
                          </a:prstGeom>
                        </pic:spPr>
                      </pic:pic>
                    </a:graphicData>
                  </a:graphic>
                </wp:inline>
              </w:drawing>
            </w:r>
          </w:p>
        </w:tc>
        <w:tc>
          <w:tcPr>
            <w:tcW w:w="7806" w:type="dxa"/>
            <w:vAlign w:val="center"/>
          </w:tcPr>
          <w:p w:rsidR="000A1426" w:rsidRDefault="00100FC7" w:rsidP="0084670A">
            <w:pPr>
              <w:bidi/>
              <w:jc w:val="center"/>
              <w:rPr>
                <w:rFonts w:ascii="Adobe Arabic" w:hAnsi="Adobe Arabic" w:cs="Adobe Arabic"/>
                <w:b/>
                <w:bCs/>
                <w:sz w:val="44"/>
                <w:szCs w:val="44"/>
                <w:rtl/>
                <w:lang w:bidi="fa-IR"/>
              </w:rPr>
            </w:pPr>
            <w:r>
              <w:rPr>
                <w:noProof/>
              </w:rPr>
              <w:drawing>
                <wp:inline distT="0" distB="0" distL="0" distR="0" wp14:anchorId="4112EBD9" wp14:editId="481D2DF0">
                  <wp:extent cx="4882551" cy="11271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12586" cy="1134059"/>
                          </a:xfrm>
                          <a:prstGeom prst="rect">
                            <a:avLst/>
                          </a:prstGeom>
                        </pic:spPr>
                      </pic:pic>
                    </a:graphicData>
                  </a:graphic>
                </wp:inline>
              </w:drawing>
            </w:r>
          </w:p>
        </w:tc>
      </w:tr>
      <w:tr w:rsidR="00A277C1" w:rsidTr="0084670A">
        <w:trPr>
          <w:trHeight w:val="608"/>
        </w:trPr>
        <w:tc>
          <w:tcPr>
            <w:tcW w:w="3462" w:type="dxa"/>
            <w:vAlign w:val="center"/>
          </w:tcPr>
          <w:p w:rsidR="000A1426" w:rsidRDefault="0084670A" w:rsidP="0084670A">
            <w:pPr>
              <w:bidi/>
              <w:jc w:val="center"/>
              <w:rPr>
                <w:rFonts w:ascii="Adobe Arabic" w:hAnsi="Adobe Arabic" w:cs="Adobe Arabic"/>
                <w:b/>
                <w:bCs/>
                <w:sz w:val="44"/>
                <w:szCs w:val="44"/>
                <w:rtl/>
                <w:lang w:bidi="fa-IR"/>
              </w:rPr>
            </w:pPr>
            <w:r>
              <w:rPr>
                <w:noProof/>
              </w:rPr>
              <w:lastRenderedPageBreak/>
              <w:drawing>
                <wp:inline distT="0" distB="0" distL="0" distR="0" wp14:anchorId="734D1A91" wp14:editId="2FA74D88">
                  <wp:extent cx="2182807" cy="1396717"/>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84667" cy="1397907"/>
                          </a:xfrm>
                          <a:prstGeom prst="rect">
                            <a:avLst/>
                          </a:prstGeom>
                        </pic:spPr>
                      </pic:pic>
                    </a:graphicData>
                  </a:graphic>
                </wp:inline>
              </w:drawing>
            </w:r>
          </w:p>
        </w:tc>
        <w:tc>
          <w:tcPr>
            <w:tcW w:w="7806" w:type="dxa"/>
            <w:vAlign w:val="center"/>
          </w:tcPr>
          <w:p w:rsidR="000A1426" w:rsidRDefault="0084670A" w:rsidP="0084670A">
            <w:pPr>
              <w:bidi/>
              <w:jc w:val="center"/>
              <w:rPr>
                <w:rFonts w:ascii="Adobe Arabic" w:hAnsi="Adobe Arabic" w:cs="Adobe Arabic"/>
                <w:b/>
                <w:bCs/>
                <w:sz w:val="44"/>
                <w:szCs w:val="44"/>
                <w:rtl/>
                <w:lang w:bidi="fa-IR"/>
              </w:rPr>
            </w:pPr>
            <w:r>
              <w:rPr>
                <w:noProof/>
              </w:rPr>
              <w:drawing>
                <wp:inline distT="0" distB="0" distL="0" distR="0" wp14:anchorId="08C520C6" wp14:editId="0CC7E410">
                  <wp:extent cx="4822166" cy="11334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58442" cy="1142002"/>
                          </a:xfrm>
                          <a:prstGeom prst="rect">
                            <a:avLst/>
                          </a:prstGeom>
                        </pic:spPr>
                      </pic:pic>
                    </a:graphicData>
                  </a:graphic>
                </wp:inline>
              </w:drawing>
            </w:r>
          </w:p>
        </w:tc>
      </w:tr>
      <w:tr w:rsidR="00A277C1" w:rsidTr="0084670A">
        <w:trPr>
          <w:trHeight w:val="608"/>
        </w:trPr>
        <w:tc>
          <w:tcPr>
            <w:tcW w:w="3462" w:type="dxa"/>
            <w:vAlign w:val="center"/>
          </w:tcPr>
          <w:p w:rsidR="0084670A" w:rsidRDefault="00FD1CF6" w:rsidP="0084670A">
            <w:pPr>
              <w:bidi/>
              <w:jc w:val="center"/>
              <w:rPr>
                <w:noProof/>
              </w:rPr>
            </w:pPr>
            <w:r>
              <w:rPr>
                <w:noProof/>
              </w:rPr>
              <w:drawing>
                <wp:inline distT="0" distB="0" distL="0" distR="0" wp14:anchorId="264741E8" wp14:editId="543CF293">
                  <wp:extent cx="2277591" cy="1397613"/>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84363" cy="1401769"/>
                          </a:xfrm>
                          <a:prstGeom prst="rect">
                            <a:avLst/>
                          </a:prstGeom>
                        </pic:spPr>
                      </pic:pic>
                    </a:graphicData>
                  </a:graphic>
                </wp:inline>
              </w:drawing>
            </w:r>
          </w:p>
        </w:tc>
        <w:tc>
          <w:tcPr>
            <w:tcW w:w="7806" w:type="dxa"/>
            <w:vAlign w:val="center"/>
          </w:tcPr>
          <w:p w:rsidR="0084670A" w:rsidRDefault="00FD1CF6" w:rsidP="0084670A">
            <w:pPr>
              <w:bidi/>
              <w:jc w:val="center"/>
              <w:rPr>
                <w:noProof/>
              </w:rPr>
            </w:pPr>
            <w:r>
              <w:rPr>
                <w:noProof/>
              </w:rPr>
              <w:drawing>
                <wp:inline distT="0" distB="0" distL="0" distR="0" wp14:anchorId="3D10E54B" wp14:editId="4CD7226E">
                  <wp:extent cx="4873924" cy="1149137"/>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36393" cy="1163865"/>
                          </a:xfrm>
                          <a:prstGeom prst="rect">
                            <a:avLst/>
                          </a:prstGeom>
                        </pic:spPr>
                      </pic:pic>
                    </a:graphicData>
                  </a:graphic>
                </wp:inline>
              </w:drawing>
            </w:r>
          </w:p>
        </w:tc>
      </w:tr>
      <w:tr w:rsidR="00A277C1" w:rsidTr="0084670A">
        <w:trPr>
          <w:trHeight w:val="608"/>
        </w:trPr>
        <w:tc>
          <w:tcPr>
            <w:tcW w:w="3462" w:type="dxa"/>
            <w:vAlign w:val="center"/>
          </w:tcPr>
          <w:p w:rsidR="0084670A" w:rsidRDefault="003255B6" w:rsidP="0084670A">
            <w:pPr>
              <w:bidi/>
              <w:jc w:val="center"/>
              <w:rPr>
                <w:noProof/>
              </w:rPr>
            </w:pPr>
            <w:r>
              <w:rPr>
                <w:noProof/>
              </w:rPr>
              <w:drawing>
                <wp:inline distT="0" distB="0" distL="0" distR="0" wp14:anchorId="64DE0744" wp14:editId="36944EFC">
                  <wp:extent cx="2292239" cy="138122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08313" cy="1390906"/>
                          </a:xfrm>
                          <a:prstGeom prst="rect">
                            <a:avLst/>
                          </a:prstGeom>
                        </pic:spPr>
                      </pic:pic>
                    </a:graphicData>
                  </a:graphic>
                </wp:inline>
              </w:drawing>
            </w:r>
          </w:p>
        </w:tc>
        <w:tc>
          <w:tcPr>
            <w:tcW w:w="7806" w:type="dxa"/>
            <w:vAlign w:val="center"/>
          </w:tcPr>
          <w:p w:rsidR="0084670A" w:rsidRDefault="003255B6" w:rsidP="0084670A">
            <w:pPr>
              <w:bidi/>
              <w:jc w:val="center"/>
              <w:rPr>
                <w:noProof/>
              </w:rPr>
            </w:pPr>
            <w:r>
              <w:rPr>
                <w:noProof/>
              </w:rPr>
              <w:drawing>
                <wp:inline distT="0" distB="0" distL="0" distR="0" wp14:anchorId="72F1798D" wp14:editId="7407ACCF">
                  <wp:extent cx="4925683" cy="1144418"/>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69186" cy="1154525"/>
                          </a:xfrm>
                          <a:prstGeom prst="rect">
                            <a:avLst/>
                          </a:prstGeom>
                        </pic:spPr>
                      </pic:pic>
                    </a:graphicData>
                  </a:graphic>
                </wp:inline>
              </w:drawing>
            </w:r>
          </w:p>
        </w:tc>
      </w:tr>
      <w:tr w:rsidR="00A277C1" w:rsidTr="0084670A">
        <w:trPr>
          <w:trHeight w:val="608"/>
        </w:trPr>
        <w:tc>
          <w:tcPr>
            <w:tcW w:w="3462" w:type="dxa"/>
            <w:vAlign w:val="center"/>
          </w:tcPr>
          <w:p w:rsidR="00EB6D0D" w:rsidRDefault="00EB6D0D" w:rsidP="0084670A">
            <w:pPr>
              <w:bidi/>
              <w:jc w:val="center"/>
              <w:rPr>
                <w:noProof/>
              </w:rPr>
            </w:pPr>
            <w:r>
              <w:rPr>
                <w:noProof/>
              </w:rPr>
              <w:drawing>
                <wp:inline distT="0" distB="0" distL="0" distR="0" wp14:anchorId="436B0AC7" wp14:editId="036995C2">
                  <wp:extent cx="2286719" cy="1447760"/>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93107" cy="1451805"/>
                          </a:xfrm>
                          <a:prstGeom prst="rect">
                            <a:avLst/>
                          </a:prstGeom>
                        </pic:spPr>
                      </pic:pic>
                    </a:graphicData>
                  </a:graphic>
                </wp:inline>
              </w:drawing>
            </w:r>
          </w:p>
        </w:tc>
        <w:tc>
          <w:tcPr>
            <w:tcW w:w="7806" w:type="dxa"/>
            <w:vAlign w:val="center"/>
          </w:tcPr>
          <w:p w:rsidR="00EB6D0D" w:rsidRDefault="00EB6D0D" w:rsidP="0084670A">
            <w:pPr>
              <w:bidi/>
              <w:jc w:val="center"/>
              <w:rPr>
                <w:noProof/>
              </w:rPr>
            </w:pPr>
            <w:r>
              <w:rPr>
                <w:noProof/>
              </w:rPr>
              <w:drawing>
                <wp:inline distT="0" distB="0" distL="0" distR="0" wp14:anchorId="3AF0DD46" wp14:editId="2D758502">
                  <wp:extent cx="4813240" cy="1116965"/>
                  <wp:effectExtent l="0" t="0" r="6985"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95711" cy="1136103"/>
                          </a:xfrm>
                          <a:prstGeom prst="rect">
                            <a:avLst/>
                          </a:prstGeom>
                        </pic:spPr>
                      </pic:pic>
                    </a:graphicData>
                  </a:graphic>
                </wp:inline>
              </w:drawing>
            </w:r>
          </w:p>
        </w:tc>
      </w:tr>
      <w:tr w:rsidR="00A277C1" w:rsidTr="0084670A">
        <w:trPr>
          <w:trHeight w:val="608"/>
        </w:trPr>
        <w:tc>
          <w:tcPr>
            <w:tcW w:w="3462" w:type="dxa"/>
            <w:vAlign w:val="center"/>
          </w:tcPr>
          <w:p w:rsidR="00A277C1" w:rsidRDefault="00A277C1" w:rsidP="0084670A">
            <w:pPr>
              <w:bidi/>
              <w:jc w:val="center"/>
              <w:rPr>
                <w:noProof/>
              </w:rPr>
            </w:pPr>
            <w:r>
              <w:rPr>
                <w:noProof/>
              </w:rPr>
              <w:drawing>
                <wp:inline distT="0" distB="0" distL="0" distR="0" wp14:anchorId="27F4EC18" wp14:editId="349FF2FA">
                  <wp:extent cx="2320326" cy="1466265"/>
                  <wp:effectExtent l="0" t="0" r="381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26868" cy="1470399"/>
                          </a:xfrm>
                          <a:prstGeom prst="rect">
                            <a:avLst/>
                          </a:prstGeom>
                        </pic:spPr>
                      </pic:pic>
                    </a:graphicData>
                  </a:graphic>
                </wp:inline>
              </w:drawing>
            </w:r>
          </w:p>
        </w:tc>
        <w:tc>
          <w:tcPr>
            <w:tcW w:w="7806" w:type="dxa"/>
            <w:vAlign w:val="center"/>
          </w:tcPr>
          <w:p w:rsidR="00A277C1" w:rsidRDefault="00A277C1" w:rsidP="0084670A">
            <w:pPr>
              <w:bidi/>
              <w:jc w:val="center"/>
              <w:rPr>
                <w:noProof/>
              </w:rPr>
            </w:pPr>
            <w:r>
              <w:rPr>
                <w:noProof/>
              </w:rPr>
              <w:drawing>
                <wp:inline distT="0" distB="0" distL="0" distR="0" wp14:anchorId="42B3E47B" wp14:editId="6EFDDDCB">
                  <wp:extent cx="4856784" cy="1147014"/>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89682" cy="1154783"/>
                          </a:xfrm>
                          <a:prstGeom prst="rect">
                            <a:avLst/>
                          </a:prstGeom>
                        </pic:spPr>
                      </pic:pic>
                    </a:graphicData>
                  </a:graphic>
                </wp:inline>
              </w:drawing>
            </w:r>
          </w:p>
        </w:tc>
      </w:tr>
      <w:tr w:rsidR="00A277C1" w:rsidTr="0084670A">
        <w:trPr>
          <w:trHeight w:val="608"/>
        </w:trPr>
        <w:tc>
          <w:tcPr>
            <w:tcW w:w="3462" w:type="dxa"/>
            <w:vAlign w:val="center"/>
          </w:tcPr>
          <w:p w:rsidR="00A277C1" w:rsidRDefault="00A277C1" w:rsidP="0084670A">
            <w:pPr>
              <w:bidi/>
              <w:jc w:val="center"/>
              <w:rPr>
                <w:noProof/>
              </w:rPr>
            </w:pPr>
            <w:r>
              <w:rPr>
                <w:noProof/>
              </w:rPr>
              <w:lastRenderedPageBreak/>
              <w:drawing>
                <wp:inline distT="0" distB="0" distL="0" distR="0" wp14:anchorId="5BCF1909" wp14:editId="2F480FE9">
                  <wp:extent cx="2070340" cy="1306119"/>
                  <wp:effectExtent l="0" t="0" r="635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96685" cy="1322739"/>
                          </a:xfrm>
                          <a:prstGeom prst="rect">
                            <a:avLst/>
                          </a:prstGeom>
                        </pic:spPr>
                      </pic:pic>
                    </a:graphicData>
                  </a:graphic>
                </wp:inline>
              </w:drawing>
            </w:r>
          </w:p>
        </w:tc>
        <w:tc>
          <w:tcPr>
            <w:tcW w:w="7806" w:type="dxa"/>
            <w:vAlign w:val="center"/>
          </w:tcPr>
          <w:p w:rsidR="00A277C1" w:rsidRDefault="00A277C1" w:rsidP="0084670A">
            <w:pPr>
              <w:bidi/>
              <w:jc w:val="center"/>
              <w:rPr>
                <w:noProof/>
              </w:rPr>
            </w:pPr>
            <w:r>
              <w:rPr>
                <w:noProof/>
              </w:rPr>
              <w:drawing>
                <wp:inline distT="0" distB="0" distL="0" distR="0" wp14:anchorId="0F8857CC" wp14:editId="10B7724B">
                  <wp:extent cx="4796287" cy="1065116"/>
                  <wp:effectExtent l="0" t="0" r="444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66414" cy="1080689"/>
                          </a:xfrm>
                          <a:prstGeom prst="rect">
                            <a:avLst/>
                          </a:prstGeom>
                        </pic:spPr>
                      </pic:pic>
                    </a:graphicData>
                  </a:graphic>
                </wp:inline>
              </w:drawing>
            </w:r>
          </w:p>
        </w:tc>
      </w:tr>
      <w:tr w:rsidR="00A277C1" w:rsidTr="0084670A">
        <w:trPr>
          <w:trHeight w:val="608"/>
        </w:trPr>
        <w:tc>
          <w:tcPr>
            <w:tcW w:w="3462" w:type="dxa"/>
            <w:vAlign w:val="center"/>
          </w:tcPr>
          <w:p w:rsidR="00A277C1" w:rsidRDefault="00A277C1" w:rsidP="0084670A">
            <w:pPr>
              <w:bidi/>
              <w:jc w:val="center"/>
              <w:rPr>
                <w:noProof/>
              </w:rPr>
            </w:pPr>
            <w:r>
              <w:rPr>
                <w:noProof/>
              </w:rPr>
              <w:drawing>
                <wp:inline distT="0" distB="0" distL="0" distR="0" wp14:anchorId="7ED5C03B" wp14:editId="35B7243F">
                  <wp:extent cx="2316732" cy="1422152"/>
                  <wp:effectExtent l="0" t="0" r="762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37133" cy="1434675"/>
                          </a:xfrm>
                          <a:prstGeom prst="rect">
                            <a:avLst/>
                          </a:prstGeom>
                        </pic:spPr>
                      </pic:pic>
                    </a:graphicData>
                  </a:graphic>
                </wp:inline>
              </w:drawing>
            </w:r>
          </w:p>
        </w:tc>
        <w:tc>
          <w:tcPr>
            <w:tcW w:w="7806" w:type="dxa"/>
            <w:vAlign w:val="center"/>
          </w:tcPr>
          <w:p w:rsidR="00A277C1" w:rsidRDefault="00A277C1" w:rsidP="0084670A">
            <w:pPr>
              <w:bidi/>
              <w:jc w:val="center"/>
              <w:rPr>
                <w:noProof/>
              </w:rPr>
            </w:pPr>
            <w:r>
              <w:rPr>
                <w:noProof/>
              </w:rPr>
              <w:drawing>
                <wp:inline distT="0" distB="0" distL="0" distR="0" wp14:anchorId="0DC62C4F" wp14:editId="76228595">
                  <wp:extent cx="4848045" cy="107146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876774" cy="1077813"/>
                          </a:xfrm>
                          <a:prstGeom prst="rect">
                            <a:avLst/>
                          </a:prstGeom>
                        </pic:spPr>
                      </pic:pic>
                    </a:graphicData>
                  </a:graphic>
                </wp:inline>
              </w:drawing>
            </w:r>
          </w:p>
        </w:tc>
      </w:tr>
      <w:tr w:rsidR="00A277C1" w:rsidTr="0084670A">
        <w:trPr>
          <w:trHeight w:val="608"/>
        </w:trPr>
        <w:tc>
          <w:tcPr>
            <w:tcW w:w="3462" w:type="dxa"/>
            <w:vAlign w:val="center"/>
          </w:tcPr>
          <w:p w:rsidR="00A277C1" w:rsidRDefault="00A277C1" w:rsidP="0084670A">
            <w:pPr>
              <w:bidi/>
              <w:jc w:val="center"/>
              <w:rPr>
                <w:noProof/>
              </w:rPr>
            </w:pPr>
            <w:r>
              <w:rPr>
                <w:noProof/>
              </w:rPr>
              <w:drawing>
                <wp:inline distT="0" distB="0" distL="0" distR="0" wp14:anchorId="6DBD5315" wp14:editId="6F250CB0">
                  <wp:extent cx="2324460" cy="145471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36593" cy="1462305"/>
                          </a:xfrm>
                          <a:prstGeom prst="rect">
                            <a:avLst/>
                          </a:prstGeom>
                        </pic:spPr>
                      </pic:pic>
                    </a:graphicData>
                  </a:graphic>
                </wp:inline>
              </w:drawing>
            </w:r>
          </w:p>
        </w:tc>
        <w:tc>
          <w:tcPr>
            <w:tcW w:w="7806" w:type="dxa"/>
            <w:vAlign w:val="center"/>
          </w:tcPr>
          <w:p w:rsidR="00A277C1" w:rsidRDefault="00A277C1" w:rsidP="0084670A">
            <w:pPr>
              <w:bidi/>
              <w:jc w:val="center"/>
              <w:rPr>
                <w:noProof/>
              </w:rPr>
            </w:pPr>
            <w:r>
              <w:rPr>
                <w:noProof/>
              </w:rPr>
              <w:drawing>
                <wp:inline distT="0" distB="0" distL="0" distR="0" wp14:anchorId="0BEADF46" wp14:editId="6B468934">
                  <wp:extent cx="4876336" cy="1087383"/>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02065" cy="1093120"/>
                          </a:xfrm>
                          <a:prstGeom prst="rect">
                            <a:avLst/>
                          </a:prstGeom>
                        </pic:spPr>
                      </pic:pic>
                    </a:graphicData>
                  </a:graphic>
                </wp:inline>
              </w:drawing>
            </w:r>
          </w:p>
        </w:tc>
      </w:tr>
      <w:tr w:rsidR="00A277C1" w:rsidTr="0084670A">
        <w:trPr>
          <w:trHeight w:val="608"/>
        </w:trPr>
        <w:tc>
          <w:tcPr>
            <w:tcW w:w="3462" w:type="dxa"/>
            <w:vAlign w:val="center"/>
          </w:tcPr>
          <w:p w:rsidR="00A277C1" w:rsidRDefault="00A277C1" w:rsidP="0084670A">
            <w:pPr>
              <w:bidi/>
              <w:jc w:val="center"/>
              <w:rPr>
                <w:noProof/>
              </w:rPr>
            </w:pPr>
            <w:r>
              <w:rPr>
                <w:noProof/>
              </w:rPr>
              <w:drawing>
                <wp:inline distT="0" distB="0" distL="0" distR="0" wp14:anchorId="344909D2" wp14:editId="3B1E83A6">
                  <wp:extent cx="2343510" cy="141844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348138" cy="1421241"/>
                          </a:xfrm>
                          <a:prstGeom prst="rect">
                            <a:avLst/>
                          </a:prstGeom>
                        </pic:spPr>
                      </pic:pic>
                    </a:graphicData>
                  </a:graphic>
                </wp:inline>
              </w:drawing>
            </w:r>
          </w:p>
        </w:tc>
        <w:tc>
          <w:tcPr>
            <w:tcW w:w="7806" w:type="dxa"/>
            <w:vAlign w:val="center"/>
          </w:tcPr>
          <w:p w:rsidR="00A277C1" w:rsidRDefault="00A277C1" w:rsidP="0084670A">
            <w:pPr>
              <w:bidi/>
              <w:jc w:val="center"/>
              <w:rPr>
                <w:noProof/>
              </w:rPr>
            </w:pPr>
            <w:r>
              <w:rPr>
                <w:noProof/>
              </w:rPr>
              <w:drawing>
                <wp:inline distT="0" distB="0" distL="0" distR="0" wp14:anchorId="4B40D587" wp14:editId="1C3AE88D">
                  <wp:extent cx="4891177" cy="1089155"/>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918219" cy="1095177"/>
                          </a:xfrm>
                          <a:prstGeom prst="rect">
                            <a:avLst/>
                          </a:prstGeom>
                        </pic:spPr>
                      </pic:pic>
                    </a:graphicData>
                  </a:graphic>
                </wp:inline>
              </w:drawing>
            </w:r>
          </w:p>
        </w:tc>
      </w:tr>
      <w:tr w:rsidR="00A277C1" w:rsidTr="0084670A">
        <w:trPr>
          <w:trHeight w:val="608"/>
        </w:trPr>
        <w:tc>
          <w:tcPr>
            <w:tcW w:w="3462" w:type="dxa"/>
            <w:vAlign w:val="center"/>
          </w:tcPr>
          <w:p w:rsidR="00A277C1" w:rsidRDefault="00A277C1" w:rsidP="0084670A">
            <w:pPr>
              <w:bidi/>
              <w:jc w:val="center"/>
              <w:rPr>
                <w:noProof/>
              </w:rPr>
            </w:pPr>
            <w:r>
              <w:rPr>
                <w:noProof/>
              </w:rPr>
              <w:drawing>
                <wp:inline distT="0" distB="0" distL="0" distR="0" wp14:anchorId="78BF3604" wp14:editId="375E9342">
                  <wp:extent cx="2329491" cy="1500880"/>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342434" cy="1509219"/>
                          </a:xfrm>
                          <a:prstGeom prst="rect">
                            <a:avLst/>
                          </a:prstGeom>
                        </pic:spPr>
                      </pic:pic>
                    </a:graphicData>
                  </a:graphic>
                </wp:inline>
              </w:drawing>
            </w:r>
          </w:p>
        </w:tc>
        <w:tc>
          <w:tcPr>
            <w:tcW w:w="7806" w:type="dxa"/>
            <w:vAlign w:val="center"/>
          </w:tcPr>
          <w:p w:rsidR="00A277C1" w:rsidRDefault="00A277C1" w:rsidP="0084670A">
            <w:pPr>
              <w:bidi/>
              <w:jc w:val="center"/>
              <w:rPr>
                <w:noProof/>
              </w:rPr>
            </w:pPr>
            <w:r>
              <w:rPr>
                <w:noProof/>
              </w:rPr>
              <w:drawing>
                <wp:inline distT="0" distB="0" distL="0" distR="0" wp14:anchorId="1F9CEE4C" wp14:editId="4E14C01E">
                  <wp:extent cx="4865298" cy="101831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933137" cy="1032517"/>
                          </a:xfrm>
                          <a:prstGeom prst="rect">
                            <a:avLst/>
                          </a:prstGeom>
                        </pic:spPr>
                      </pic:pic>
                    </a:graphicData>
                  </a:graphic>
                </wp:inline>
              </w:drawing>
            </w:r>
          </w:p>
        </w:tc>
      </w:tr>
      <w:tr w:rsidR="00A277C1" w:rsidTr="0084670A">
        <w:trPr>
          <w:trHeight w:val="608"/>
        </w:trPr>
        <w:tc>
          <w:tcPr>
            <w:tcW w:w="3462" w:type="dxa"/>
            <w:vAlign w:val="center"/>
          </w:tcPr>
          <w:p w:rsidR="00A277C1" w:rsidRDefault="00A277C1" w:rsidP="0084670A">
            <w:pPr>
              <w:bidi/>
              <w:jc w:val="center"/>
              <w:rPr>
                <w:noProof/>
              </w:rPr>
            </w:pPr>
            <w:r>
              <w:rPr>
                <w:noProof/>
              </w:rPr>
              <w:lastRenderedPageBreak/>
              <w:drawing>
                <wp:inline distT="0" distB="0" distL="0" distR="0" wp14:anchorId="79CBD36F" wp14:editId="0F321AE6">
                  <wp:extent cx="2152267" cy="1306987"/>
                  <wp:effectExtent l="0" t="0" r="635"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172302" cy="1319153"/>
                          </a:xfrm>
                          <a:prstGeom prst="rect">
                            <a:avLst/>
                          </a:prstGeom>
                        </pic:spPr>
                      </pic:pic>
                    </a:graphicData>
                  </a:graphic>
                </wp:inline>
              </w:drawing>
            </w:r>
          </w:p>
        </w:tc>
        <w:tc>
          <w:tcPr>
            <w:tcW w:w="7806" w:type="dxa"/>
            <w:vAlign w:val="center"/>
          </w:tcPr>
          <w:p w:rsidR="00A277C1" w:rsidRDefault="00A277C1" w:rsidP="0084670A">
            <w:pPr>
              <w:bidi/>
              <w:jc w:val="center"/>
              <w:rPr>
                <w:noProof/>
              </w:rPr>
            </w:pPr>
            <w:r>
              <w:rPr>
                <w:noProof/>
              </w:rPr>
              <w:drawing>
                <wp:inline distT="0" distB="0" distL="0" distR="0" wp14:anchorId="2368C98D" wp14:editId="1F2F5BB3">
                  <wp:extent cx="4962506" cy="107008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72858" cy="1072315"/>
                          </a:xfrm>
                          <a:prstGeom prst="rect">
                            <a:avLst/>
                          </a:prstGeom>
                        </pic:spPr>
                      </pic:pic>
                    </a:graphicData>
                  </a:graphic>
                </wp:inline>
              </w:drawing>
            </w:r>
          </w:p>
        </w:tc>
      </w:tr>
    </w:tbl>
    <w:p w:rsidR="00C710D0" w:rsidRDefault="00C710D0" w:rsidP="000A1426">
      <w:pPr>
        <w:bidi/>
        <w:jc w:val="center"/>
        <w:rPr>
          <w:rFonts w:ascii="Adobe Arabic" w:hAnsi="Adobe Arabic" w:cs="Adobe Arabic"/>
          <w:b/>
          <w:bCs/>
          <w:sz w:val="44"/>
          <w:szCs w:val="44"/>
          <w:rtl/>
          <w:lang w:bidi="fa-IR"/>
        </w:rPr>
      </w:pPr>
    </w:p>
    <w:p w:rsidR="000A1426" w:rsidRDefault="000A1426" w:rsidP="000A1426">
      <w:pPr>
        <w:bidi/>
        <w:jc w:val="center"/>
        <w:rPr>
          <w:rFonts w:ascii="Adobe Arabic" w:hAnsi="Adobe Arabic" w:cs="Adobe Arabic"/>
          <w:b/>
          <w:bCs/>
          <w:sz w:val="44"/>
          <w:szCs w:val="44"/>
          <w:rtl/>
          <w:lang w:bidi="fa-IR"/>
        </w:rPr>
      </w:pPr>
    </w:p>
    <w:p w:rsidR="000A1426" w:rsidRDefault="000A1426" w:rsidP="000A1426">
      <w:pPr>
        <w:bidi/>
        <w:jc w:val="center"/>
        <w:rPr>
          <w:rFonts w:ascii="Adobe Arabic" w:hAnsi="Adobe Arabic" w:cs="Adobe Arabic"/>
          <w:b/>
          <w:bCs/>
          <w:sz w:val="44"/>
          <w:szCs w:val="44"/>
          <w:lang w:bidi="fa-IR"/>
        </w:rPr>
      </w:pPr>
    </w:p>
    <w:p w:rsidR="00C710D0" w:rsidRPr="00C710D0" w:rsidRDefault="00C710D0" w:rsidP="000A1426">
      <w:pPr>
        <w:bidi/>
        <w:jc w:val="center"/>
        <w:rPr>
          <w:rFonts w:ascii="Adobe Arabic" w:hAnsi="Adobe Arabic" w:cs="Adobe Arabic"/>
          <w:b/>
          <w:bCs/>
          <w:sz w:val="44"/>
          <w:szCs w:val="44"/>
          <w:lang w:bidi="fa-IR"/>
        </w:rPr>
      </w:pPr>
    </w:p>
    <w:p w:rsidR="00373C8B" w:rsidRDefault="00373C8B" w:rsidP="000A1426">
      <w:pPr>
        <w:jc w:val="center"/>
        <w:rPr>
          <w:rFonts w:ascii="Adobe Arabic" w:hAnsi="Adobe Arabic" w:cs="Adobe Arabic"/>
          <w:b/>
          <w:bCs/>
          <w:sz w:val="44"/>
          <w:szCs w:val="44"/>
          <w:lang w:bidi="fa-IR"/>
        </w:rPr>
      </w:pPr>
    </w:p>
    <w:p w:rsidR="000A30FE" w:rsidRDefault="000A30FE"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522EFE" w:rsidRDefault="00522EFE" w:rsidP="000A1426">
      <w:pPr>
        <w:jc w:val="center"/>
        <w:rPr>
          <w:rFonts w:cs="Adobe Arabic"/>
          <w:b/>
          <w:bCs/>
          <w:sz w:val="48"/>
          <w:szCs w:val="48"/>
        </w:rPr>
      </w:pPr>
    </w:p>
    <w:p w:rsidR="00D16FC2" w:rsidRPr="004157ED" w:rsidRDefault="00D16FC2" w:rsidP="000A1426">
      <w:pPr>
        <w:jc w:val="center"/>
        <w:rPr>
          <w:rFonts w:cs="Adobe Arabic"/>
          <w:b/>
          <w:bCs/>
          <w:sz w:val="48"/>
          <w:szCs w:val="48"/>
        </w:rPr>
      </w:pPr>
      <w:r w:rsidRPr="004157ED">
        <w:rPr>
          <w:rFonts w:cs="Adobe Arabic" w:hint="cs"/>
          <w:b/>
          <w:bCs/>
          <w:sz w:val="48"/>
          <w:szCs w:val="48"/>
          <w:rtl/>
        </w:rPr>
        <w:t>لیست منابع</w:t>
      </w:r>
    </w:p>
    <w:p w:rsidR="00633256" w:rsidRDefault="00633256" w:rsidP="000A1426">
      <w:pPr>
        <w:jc w:val="center"/>
        <w:rPr>
          <w:rFonts w:cs="Adobe Arabic"/>
          <w:sz w:val="40"/>
          <w:szCs w:val="40"/>
          <w:rtl/>
        </w:rPr>
      </w:pPr>
    </w:p>
    <w:p w:rsidR="00633256" w:rsidRDefault="00633256" w:rsidP="000A1426">
      <w:pPr>
        <w:jc w:val="center"/>
        <w:rPr>
          <w:rFonts w:cs="Adobe Arabic"/>
          <w:sz w:val="40"/>
          <w:szCs w:val="40"/>
        </w:rPr>
      </w:pPr>
      <w:r>
        <w:rPr>
          <w:rFonts w:cs="Adobe Arabic"/>
          <w:sz w:val="40"/>
          <w:szCs w:val="40"/>
        </w:rPr>
        <w:t>IEEE</w:t>
      </w:r>
    </w:p>
    <w:p w:rsidR="00C1311B" w:rsidRDefault="00C1311B" w:rsidP="00AC7D56">
      <w:pPr>
        <w:pStyle w:val="EndNoteBibliography"/>
        <w:spacing w:after="0"/>
        <w:ind w:left="720" w:hanging="720"/>
        <w:rPr>
          <w:rFonts w:cs="Adobe Arabic"/>
          <w:sz w:val="40"/>
          <w:szCs w:val="40"/>
        </w:rPr>
      </w:pPr>
      <w:r>
        <w:rPr>
          <w:rFonts w:cs="Adobe Arabic"/>
          <w:sz w:val="40"/>
          <w:szCs w:val="40"/>
        </w:rPr>
        <w:fldChar w:fldCharType="begin">
          <w:fldData xml:space="preserve">PEVuZE5vdGU+PENpdGU+PEF1dGhvcj5Bb3lhZ2k8L0F1dGhvcj48WWVhcj4xOTk2PC9ZZWFyPjxS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</w:fldData>
        </w:fldChar>
      </w:r>
      <w:r>
        <w:rPr>
          <w:rFonts w:cs="Adobe Arabic"/>
          <w:sz w:val="40"/>
          <w:szCs w:val="40"/>
        </w:rPr>
        <w:instrText xml:space="preserve"> ADDIN EN.CITE </w:instrText>
      </w:r>
      <w:r>
        <w:rPr>
          <w:rFonts w:cs="Adobe Arabic"/>
          <w:sz w:val="40"/>
          <w:szCs w:val="40"/>
        </w:rPr>
        <w:fldChar w:fldCharType="begin">
          <w:fldData xml:space="preserve">PEVuZE5vdGU+PENpdGU+PEF1dGhvcj5Bb3lhZ2k8L0F1dGhvcj48WWVhcj4xOTk2PC9ZZWFyPjxS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</w:fldData>
        </w:fldChar>
      </w:r>
      <w:r>
        <w:rPr>
          <w:rFonts w:cs="Adobe Arabic"/>
          <w:sz w:val="40"/>
          <w:szCs w:val="40"/>
        </w:rPr>
        <w:instrText xml:space="preserve"> ADDIN EN.CITE.DATA </w:instrText>
      </w:r>
      <w:r>
        <w:rPr>
          <w:rFonts w:cs="Adobe Arabic"/>
          <w:sz w:val="40"/>
          <w:szCs w:val="40"/>
        </w:rPr>
      </w:r>
      <w:r>
        <w:rPr>
          <w:rFonts w:cs="Adobe Arabic"/>
          <w:sz w:val="40"/>
          <w:szCs w:val="40"/>
        </w:rPr>
        <w:fldChar w:fldCharType="end"/>
      </w:r>
      <w:r>
        <w:rPr>
          <w:rFonts w:cs="Adobe Arabic"/>
          <w:sz w:val="40"/>
          <w:szCs w:val="40"/>
        </w:rPr>
      </w:r>
      <w:r>
        <w:rPr>
          <w:rFonts w:cs="Adobe Arabic"/>
          <w:sz w:val="40"/>
          <w:szCs w:val="40"/>
        </w:rPr>
        <w:fldChar w:fldCharType="separate"/>
      </w:r>
      <w:r>
        <w:rPr>
          <w:rFonts w:cs="Adobe Arabic"/>
          <w:sz w:val="40"/>
          <w:szCs w:val="40"/>
        </w:rPr>
        <w:t>[1-11]</w:t>
      </w:r>
      <w:r>
        <w:rPr>
          <w:rFonts w:cs="Adobe Arabic"/>
          <w:sz w:val="40"/>
          <w:szCs w:val="40"/>
        </w:rPr>
        <w:fldChar w:fldCharType="end"/>
      </w:r>
    </w:p>
    <w:p w:rsidR="001478D2" w:rsidRPr="001478D2" w:rsidRDefault="0001395C" w:rsidP="001478D2">
      <w:pPr>
        <w:pStyle w:val="EndNoteBibliography"/>
        <w:spacing w:after="0"/>
        <w:ind w:left="720" w:hanging="720"/>
        <w:jc w:val="left"/>
      </w:pPr>
      <w:r w:rsidRPr="00C1311B">
        <w:rPr>
          <w:rFonts w:cs="Adobe Arabic"/>
          <w:sz w:val="40"/>
          <w:szCs w:val="40"/>
        </w:rPr>
        <w:fldChar w:fldCharType="begin"/>
      </w:r>
      <w:r w:rsidRPr="00C1311B">
        <w:rPr>
          <w:rFonts w:cs="Adobe Arabic"/>
          <w:sz w:val="40"/>
          <w:szCs w:val="40"/>
        </w:rPr>
        <w:instrText xml:space="preserve"> ADDIN EN.REFLIST </w:instrText>
      </w:r>
      <w:r w:rsidRPr="00C1311B">
        <w:rPr>
          <w:rFonts w:cs="Adobe Arabic"/>
          <w:sz w:val="40"/>
          <w:szCs w:val="40"/>
        </w:rPr>
        <w:fldChar w:fldCharType="separate"/>
      </w:r>
      <w:r w:rsidR="001478D2" w:rsidRPr="001478D2">
        <w:t>[1]</w:t>
      </w:r>
      <w:r w:rsidR="001478D2" w:rsidRPr="001478D2">
        <w:tab/>
        <w:t xml:space="preserve">Y. Aoyagi and T. Asakura, "A study on traffic sign recognition in scene image using genetic algorithms and neural networks," in </w:t>
      </w:r>
      <w:r w:rsidR="001478D2" w:rsidRPr="001478D2">
        <w:rPr>
          <w:i/>
        </w:rPr>
        <w:t>Industrial Electronics, Control, and Instrumentation, 1996., Proceedings of the 1996 IEEE IECON 22nd International Conference on</w:t>
      </w:r>
      <w:r w:rsidR="001478D2" w:rsidRPr="001478D2">
        <w:t>, 1996, pp. 1838-1843.</w:t>
      </w:r>
    </w:p>
    <w:p w:rsidR="001478D2" w:rsidRPr="001478D2" w:rsidRDefault="001478D2" w:rsidP="001478D2">
      <w:pPr>
        <w:pStyle w:val="EndNoteBibliography"/>
        <w:spacing w:after="0"/>
        <w:ind w:left="720" w:hanging="720"/>
        <w:jc w:val="left"/>
      </w:pPr>
      <w:r w:rsidRPr="001478D2">
        <w:t>[2]</w:t>
      </w:r>
      <w:r w:rsidRPr="001478D2">
        <w:tab/>
        <w:t xml:space="preserve">D. Cire, x015F, an, U. Meier, J. Masci, and J. Schmidhuber, "A committee of neural networks for traffic sign classification," in </w:t>
      </w:r>
      <w:r w:rsidRPr="001478D2">
        <w:rPr>
          <w:i/>
        </w:rPr>
        <w:t>Neural Networks (IJCNN), The 2011 International Joint Conference on</w:t>
      </w:r>
      <w:r w:rsidRPr="001478D2">
        <w:t>, 2011, pp. 1918-1921.</w:t>
      </w:r>
    </w:p>
    <w:p w:rsidR="001478D2" w:rsidRPr="001478D2" w:rsidRDefault="001478D2" w:rsidP="001478D2">
      <w:pPr>
        <w:pStyle w:val="EndNoteBibliography"/>
        <w:spacing w:after="0"/>
        <w:ind w:left="720" w:hanging="720"/>
        <w:jc w:val="left"/>
      </w:pPr>
      <w:r w:rsidRPr="001478D2">
        <w:t>[3]</w:t>
      </w:r>
      <w:r w:rsidRPr="001478D2">
        <w:tab/>
        <w:t xml:space="preserve">D. Cireşan, U. Meier, J. Masci, and J. Schmidhuber, "Multi-column deep neural network for traffic sign classification," </w:t>
      </w:r>
      <w:r w:rsidRPr="001478D2">
        <w:rPr>
          <w:i/>
        </w:rPr>
        <w:t xml:space="preserve">Neural Networks, </w:t>
      </w:r>
      <w:r w:rsidRPr="001478D2">
        <w:t>vol. 32, pp. 333-338, 8// 2012.</w:t>
      </w:r>
    </w:p>
    <w:p w:rsidR="001478D2" w:rsidRPr="001478D2" w:rsidRDefault="001478D2" w:rsidP="001478D2">
      <w:pPr>
        <w:pStyle w:val="EndNoteBibliography"/>
        <w:spacing w:after="0"/>
        <w:ind w:left="720" w:hanging="720"/>
        <w:jc w:val="left"/>
      </w:pPr>
      <w:r w:rsidRPr="001478D2">
        <w:t>[4]</w:t>
      </w:r>
      <w:r w:rsidRPr="001478D2">
        <w:tab/>
        <w:t xml:space="preserve">A. Ellahyani, M. E. Ansari, and I. E. Jaafari, "Traffic sign detection and recognition based on random forests," </w:t>
      </w:r>
      <w:r w:rsidRPr="001478D2">
        <w:rPr>
          <w:i/>
        </w:rPr>
        <w:t>Applied Soft Computing</w:t>
      </w:r>
      <w:r w:rsidRPr="001478D2">
        <w:t>.</w:t>
      </w:r>
    </w:p>
    <w:p w:rsidR="001478D2" w:rsidRPr="001478D2" w:rsidRDefault="001478D2" w:rsidP="001478D2">
      <w:pPr>
        <w:pStyle w:val="EndNoteBibliography"/>
        <w:spacing w:after="0"/>
        <w:ind w:left="720" w:hanging="720"/>
        <w:jc w:val="left"/>
      </w:pPr>
      <w:r w:rsidRPr="001478D2">
        <w:t>[5]</w:t>
      </w:r>
      <w:r w:rsidRPr="001478D2">
        <w:tab/>
        <w:t xml:space="preserve">P. Gil-Jiménez, S. Lafuente-Arroyo, S. Maldonado-Bascón, and H. Gómez-Moreno, "Shape classification algorithm using support vector machines for traffic sign recognition," in </w:t>
      </w:r>
      <w:r w:rsidRPr="001478D2">
        <w:rPr>
          <w:i/>
        </w:rPr>
        <w:t>Computational intelligence and bioinspired systems</w:t>
      </w:r>
      <w:r w:rsidRPr="001478D2">
        <w:t>, ed: Springer, 2005, pp. 873-880.</w:t>
      </w:r>
    </w:p>
    <w:p w:rsidR="001478D2" w:rsidRPr="001478D2" w:rsidRDefault="001478D2" w:rsidP="001478D2">
      <w:pPr>
        <w:pStyle w:val="EndNoteBibliography"/>
        <w:spacing w:after="0"/>
        <w:ind w:left="720" w:hanging="720"/>
        <w:jc w:val="left"/>
      </w:pPr>
      <w:r w:rsidRPr="001478D2">
        <w:t>[6]</w:t>
      </w:r>
      <w:r w:rsidRPr="001478D2">
        <w:tab/>
        <w:t xml:space="preserve">M. Mathias, R. Timofte, R. Benenson, and L. Van Gool, "Traffic sign recognition—How far are we from the solution?," in </w:t>
      </w:r>
      <w:r w:rsidRPr="001478D2">
        <w:rPr>
          <w:i/>
        </w:rPr>
        <w:t>Neural Networks (IJCNN), The 2013 International Joint Conference on</w:t>
      </w:r>
      <w:r w:rsidRPr="001478D2">
        <w:t>, 2013, pp. 1-8.</w:t>
      </w:r>
    </w:p>
    <w:p w:rsidR="001478D2" w:rsidRPr="001478D2" w:rsidRDefault="001478D2" w:rsidP="001478D2">
      <w:pPr>
        <w:pStyle w:val="EndNoteBibliography"/>
        <w:spacing w:after="0"/>
        <w:ind w:left="720" w:hanging="720"/>
        <w:jc w:val="left"/>
      </w:pPr>
      <w:r w:rsidRPr="001478D2">
        <w:t>[7]</w:t>
      </w:r>
      <w:r w:rsidRPr="001478D2">
        <w:tab/>
        <w:t xml:space="preserve">M. Peemen, B. Mesman, and H. Corporaal, "Speed sign detection and recognition by convolutional neural networks," in </w:t>
      </w:r>
      <w:r w:rsidRPr="001478D2">
        <w:rPr>
          <w:i/>
        </w:rPr>
        <w:t>Proceedings of the 8th International Automotive Congress</w:t>
      </w:r>
      <w:r w:rsidRPr="001478D2">
        <w:t>, 2011, pp. 162-170.</w:t>
      </w:r>
    </w:p>
    <w:p w:rsidR="001478D2" w:rsidRPr="001478D2" w:rsidRDefault="001478D2" w:rsidP="001478D2">
      <w:pPr>
        <w:pStyle w:val="EndNoteBibliography"/>
        <w:spacing w:after="0"/>
        <w:ind w:left="720" w:hanging="720"/>
        <w:jc w:val="left"/>
      </w:pPr>
      <w:r w:rsidRPr="001478D2">
        <w:t>[8]</w:t>
      </w:r>
      <w:r w:rsidRPr="001478D2">
        <w:tab/>
        <w:t xml:space="preserve">P. Sermanet and Y. LeCun, "Traffic sign recognition with multi-scale convolutional networks," in </w:t>
      </w:r>
      <w:r w:rsidRPr="001478D2">
        <w:rPr>
          <w:i/>
        </w:rPr>
        <w:t>Neural Networks (IJCNN), The 2011 International Joint Conference on</w:t>
      </w:r>
      <w:r w:rsidRPr="001478D2">
        <w:t>, 2011, pp. 2809-2813.</w:t>
      </w:r>
    </w:p>
    <w:p w:rsidR="001478D2" w:rsidRPr="001478D2" w:rsidRDefault="001478D2" w:rsidP="001478D2">
      <w:pPr>
        <w:pStyle w:val="EndNoteBibliography"/>
        <w:spacing w:after="0"/>
        <w:ind w:left="720" w:hanging="720"/>
        <w:jc w:val="left"/>
      </w:pPr>
      <w:r w:rsidRPr="001478D2">
        <w:t>[9]</w:t>
      </w:r>
      <w:r w:rsidRPr="001478D2">
        <w:tab/>
        <w:t xml:space="preserve">J. Stallkamp, M. Schlipsing, J. Salmen, and C. Igel, "Man vs. computer: Benchmarking machine learning algorithms for traffic sign recognition," </w:t>
      </w:r>
      <w:r w:rsidRPr="001478D2">
        <w:rPr>
          <w:i/>
        </w:rPr>
        <w:t xml:space="preserve">Neural networks, </w:t>
      </w:r>
      <w:r w:rsidRPr="001478D2">
        <w:t>vol. 32, pp. 323-332, 2012.</w:t>
      </w:r>
    </w:p>
    <w:p w:rsidR="001478D2" w:rsidRPr="001478D2" w:rsidRDefault="001478D2" w:rsidP="001478D2">
      <w:pPr>
        <w:pStyle w:val="EndNoteBibliography"/>
        <w:spacing w:after="0"/>
        <w:ind w:left="720" w:hanging="720"/>
        <w:jc w:val="left"/>
      </w:pPr>
      <w:r w:rsidRPr="001478D2">
        <w:t>[10]</w:t>
      </w:r>
      <w:r w:rsidRPr="001478D2">
        <w:tab/>
        <w:t xml:space="preserve">F. Zaklouta and B. Stanciulescu, "Real-time traffic sign recognition in three stages," </w:t>
      </w:r>
      <w:r w:rsidRPr="001478D2">
        <w:rPr>
          <w:i/>
        </w:rPr>
        <w:t xml:space="preserve">Robotics and autonomous systems, </w:t>
      </w:r>
      <w:r w:rsidRPr="001478D2">
        <w:t>vol. 62, pp. 16-24, 2014.</w:t>
      </w:r>
    </w:p>
    <w:p w:rsidR="001478D2" w:rsidRPr="001478D2" w:rsidRDefault="001478D2" w:rsidP="001478D2">
      <w:pPr>
        <w:pStyle w:val="EndNoteBibliography"/>
        <w:ind w:left="720" w:hanging="720"/>
        <w:jc w:val="left"/>
      </w:pPr>
      <w:r w:rsidRPr="001478D2">
        <w:lastRenderedPageBreak/>
        <w:t>[11]</w:t>
      </w:r>
      <w:r w:rsidRPr="001478D2">
        <w:tab/>
        <w:t xml:space="preserve">Y. Zeng, X. Xu, Y. Fang, and K. Zhao, "Traffic sign recognition using extreme learning classifier with deep convolutional features," in </w:t>
      </w:r>
      <w:r w:rsidRPr="001478D2">
        <w:rPr>
          <w:i/>
        </w:rPr>
        <w:t>The 2015 international conference on intelligence science and big data engineering (IScIDE 2015), Suzhou, China</w:t>
      </w:r>
      <w:r w:rsidRPr="001478D2">
        <w:t>, 2015.</w:t>
      </w:r>
    </w:p>
    <w:p w:rsidR="00A873D6" w:rsidRDefault="00A873D6" w:rsidP="00A873D6">
      <w:pPr>
        <w:ind w:left="360"/>
        <w:jc w:val="center"/>
      </w:pPr>
    </w:p>
    <w:p w:rsidR="00F32302" w:rsidRPr="00584477" w:rsidRDefault="0001395C" w:rsidP="00584477">
      <w:pPr>
        <w:ind w:left="360"/>
        <w:jc w:val="center"/>
        <w:rPr>
          <w:b/>
          <w:bCs/>
        </w:rPr>
      </w:pPr>
      <w:r w:rsidRPr="00C1311B">
        <w:fldChar w:fldCharType="end"/>
      </w:r>
      <w:r w:rsidR="00AC7D56" w:rsidRPr="00F32302">
        <w:rPr>
          <w:b/>
          <w:bCs/>
          <w:sz w:val="40"/>
          <w:szCs w:val="40"/>
        </w:rPr>
        <w:t>Annotated</w:t>
      </w:r>
    </w:p>
    <w:p w:rsidR="00F32302" w:rsidRPr="00F46462" w:rsidRDefault="00F32302" w:rsidP="00F32302">
      <w:pPr>
        <w:pStyle w:val="EndNoteBibliography"/>
        <w:jc w:val="left"/>
      </w:pPr>
      <w:r>
        <w:fldChar w:fldCharType="begin"/>
      </w:r>
      <w:r>
        <w:instrText xml:space="preserve"> ADDIN EN.REFLIST </w:instrText>
      </w:r>
      <w:r>
        <w:fldChar w:fldCharType="separate"/>
      </w:r>
      <w:r w:rsidRPr="00F46462">
        <w:t xml:space="preserve">Aoyagi, Y. and T. Asakura (1996). </w:t>
      </w:r>
      <w:r w:rsidRPr="00F46462">
        <w:rPr>
          <w:u w:val="single"/>
        </w:rPr>
        <w:t>A study on traffic sign recognition in scene image using genetic algorithms and neural networks</w:t>
      </w:r>
      <w:r w:rsidRPr="00F46462">
        <w:t>. Industrial Electronics, Control, and Instrumentation, 1996., Proceedings of the 1996 IEEE IECON 22nd International Conference on, IEEE.</w:t>
      </w:r>
    </w:p>
    <w:p w:rsidR="00F32302" w:rsidRPr="00F46462" w:rsidRDefault="00F32302" w:rsidP="00F32302">
      <w:pPr>
        <w:pStyle w:val="EndNoteBibliography"/>
        <w:spacing w:after="0"/>
        <w:ind w:left="720" w:hanging="720"/>
        <w:jc w:val="left"/>
      </w:pPr>
      <w:r w:rsidRPr="00F46462">
        <w:tab/>
      </w:r>
    </w:p>
    <w:p w:rsidR="00F32302" w:rsidRPr="00F46462" w:rsidRDefault="00F32302" w:rsidP="00F32302">
      <w:pPr>
        <w:pStyle w:val="EndNoteBibliography"/>
        <w:jc w:val="left"/>
      </w:pPr>
      <w:r w:rsidRPr="00F46462">
        <w:t xml:space="preserve">Cire, D., et al. (2011). </w:t>
      </w:r>
      <w:r w:rsidRPr="00F46462">
        <w:rPr>
          <w:u w:val="single"/>
        </w:rPr>
        <w:t>A committee of neural networks for traffic sign classification</w:t>
      </w:r>
      <w:r w:rsidRPr="00F46462">
        <w:t>. Neural Networks (IJCNN), The 2011 International Joint Conference on.</w:t>
      </w:r>
    </w:p>
    <w:p w:rsidR="00F32302" w:rsidRPr="00F46462" w:rsidRDefault="00F32302" w:rsidP="00F32302">
      <w:pPr>
        <w:pStyle w:val="EndNoteBibliography"/>
        <w:spacing w:after="0"/>
        <w:ind w:left="720" w:hanging="720"/>
        <w:jc w:val="left"/>
      </w:pPr>
      <w:r w:rsidRPr="00F46462">
        <w:tab/>
      </w:r>
    </w:p>
    <w:p w:rsidR="00F32302" w:rsidRPr="00F46462" w:rsidRDefault="00F32302" w:rsidP="00F32302">
      <w:pPr>
        <w:pStyle w:val="EndNoteBibliography"/>
        <w:jc w:val="left"/>
      </w:pPr>
      <w:r w:rsidRPr="00F46462">
        <w:t xml:space="preserve">Cireşan, D., et al. (2012). "Multi-column deep neural network for traffic sign classification." </w:t>
      </w:r>
      <w:r w:rsidRPr="00F46462">
        <w:rPr>
          <w:u w:val="single"/>
        </w:rPr>
        <w:t>Neural Networks</w:t>
      </w:r>
      <w:r w:rsidRPr="00F46462">
        <w:t xml:space="preserve"> </w:t>
      </w:r>
      <w:r w:rsidRPr="00F46462">
        <w:rPr>
          <w:b/>
        </w:rPr>
        <w:t>32</w:t>
      </w:r>
      <w:r w:rsidRPr="00F46462">
        <w:t>: 333-338.</w:t>
      </w:r>
    </w:p>
    <w:p w:rsidR="00F32302" w:rsidRPr="00F46462" w:rsidRDefault="00F32302" w:rsidP="00F32302">
      <w:pPr>
        <w:pStyle w:val="EndNoteBibliography"/>
        <w:spacing w:after="0"/>
        <w:ind w:left="720" w:hanging="720"/>
        <w:jc w:val="left"/>
      </w:pPr>
      <w:r w:rsidRPr="00F46462">
        <w:tab/>
      </w:r>
    </w:p>
    <w:p w:rsidR="00F32302" w:rsidRPr="00F46462" w:rsidRDefault="00F32302" w:rsidP="00F32302">
      <w:pPr>
        <w:pStyle w:val="EndNoteBibliography"/>
        <w:jc w:val="left"/>
      </w:pPr>
      <w:r w:rsidRPr="00F46462">
        <w:t xml:space="preserve">Ellahyani, A., et al. "Traffic sign detection and recognition based on random forests." </w:t>
      </w:r>
      <w:r w:rsidRPr="00F46462">
        <w:rPr>
          <w:u w:val="single"/>
        </w:rPr>
        <w:t>Applied Soft Computing</w:t>
      </w:r>
      <w:r w:rsidRPr="00F46462">
        <w:t>.</w:t>
      </w:r>
    </w:p>
    <w:p w:rsidR="00F32302" w:rsidRPr="00F46462" w:rsidRDefault="00F32302" w:rsidP="00F32302">
      <w:pPr>
        <w:pStyle w:val="EndNoteBibliography"/>
        <w:spacing w:after="0"/>
        <w:ind w:left="720" w:hanging="720"/>
        <w:jc w:val="left"/>
      </w:pPr>
      <w:r w:rsidRPr="00F46462">
        <w:tab/>
      </w:r>
    </w:p>
    <w:p w:rsidR="00F32302" w:rsidRPr="00F46462" w:rsidRDefault="00F32302" w:rsidP="00F32302">
      <w:pPr>
        <w:pStyle w:val="EndNoteBibliography"/>
        <w:jc w:val="left"/>
      </w:pPr>
      <w:r w:rsidRPr="00F46462">
        <w:t xml:space="preserve">Gil-Jiménez, P., et al. (2005). Shape classification algorithm using support vector machines for traffic sign recognition. </w:t>
      </w:r>
      <w:r w:rsidRPr="00F46462">
        <w:rPr>
          <w:u w:val="single"/>
        </w:rPr>
        <w:t>Computational intelligence and bioinspired systems</w:t>
      </w:r>
      <w:r w:rsidRPr="00F46462">
        <w:t>, Springer</w:t>
      </w:r>
      <w:r w:rsidRPr="00F46462">
        <w:rPr>
          <w:b/>
        </w:rPr>
        <w:t xml:space="preserve">: </w:t>
      </w:r>
      <w:r w:rsidRPr="00F46462">
        <w:t>873-880.</w:t>
      </w:r>
    </w:p>
    <w:p w:rsidR="00F32302" w:rsidRPr="00F46462" w:rsidRDefault="00F32302" w:rsidP="00F32302">
      <w:pPr>
        <w:pStyle w:val="EndNoteBibliography"/>
        <w:spacing w:after="0"/>
        <w:ind w:left="720" w:hanging="720"/>
        <w:jc w:val="left"/>
      </w:pPr>
      <w:r w:rsidRPr="00F46462">
        <w:tab/>
      </w:r>
    </w:p>
    <w:p w:rsidR="00F32302" w:rsidRPr="00F46462" w:rsidRDefault="00F32302" w:rsidP="00F32302">
      <w:pPr>
        <w:pStyle w:val="EndNoteBibliography"/>
        <w:jc w:val="left"/>
      </w:pPr>
      <w:r w:rsidRPr="00F46462">
        <w:t xml:space="preserve">Mathias, M., et al. (2013). </w:t>
      </w:r>
      <w:r w:rsidRPr="00F46462">
        <w:rPr>
          <w:u w:val="single"/>
        </w:rPr>
        <w:t>Traffic sign recognition—How far are we from the solution?</w:t>
      </w:r>
      <w:r w:rsidRPr="00F46462">
        <w:t xml:space="preserve"> Neural Networks (IJCNN), The 2013 International Joint Conference on, IEEE.</w:t>
      </w:r>
    </w:p>
    <w:p w:rsidR="00F32302" w:rsidRPr="00F46462" w:rsidRDefault="00F32302" w:rsidP="00F32302">
      <w:pPr>
        <w:pStyle w:val="EndNoteBibliography"/>
        <w:spacing w:after="0"/>
        <w:ind w:left="720" w:hanging="720"/>
        <w:jc w:val="left"/>
      </w:pPr>
      <w:r w:rsidRPr="00F46462">
        <w:tab/>
      </w:r>
    </w:p>
    <w:p w:rsidR="00F32302" w:rsidRPr="00F46462" w:rsidRDefault="00F32302" w:rsidP="00F32302">
      <w:pPr>
        <w:pStyle w:val="EndNoteBibliography"/>
        <w:jc w:val="left"/>
      </w:pPr>
      <w:r w:rsidRPr="00F46462">
        <w:t xml:space="preserve">Peemen, M., et al. (2011). </w:t>
      </w:r>
      <w:r w:rsidRPr="00F46462">
        <w:rPr>
          <w:u w:val="single"/>
        </w:rPr>
        <w:t>Speed sign detection and recognition by convolutional neural networks</w:t>
      </w:r>
      <w:r w:rsidRPr="00F46462">
        <w:t>. Proceedings of the 8th International Automotive Congress.</w:t>
      </w:r>
    </w:p>
    <w:p w:rsidR="00F32302" w:rsidRPr="00F46462" w:rsidRDefault="00F32302" w:rsidP="00F32302">
      <w:pPr>
        <w:pStyle w:val="EndNoteBibliography"/>
        <w:spacing w:after="0"/>
        <w:ind w:left="720" w:hanging="720"/>
        <w:jc w:val="left"/>
      </w:pPr>
      <w:r w:rsidRPr="00F46462">
        <w:tab/>
      </w:r>
    </w:p>
    <w:p w:rsidR="00F32302" w:rsidRPr="00F46462" w:rsidRDefault="00F32302" w:rsidP="00F32302">
      <w:pPr>
        <w:pStyle w:val="EndNoteBibliography"/>
        <w:jc w:val="left"/>
      </w:pPr>
      <w:r w:rsidRPr="00F46462">
        <w:t xml:space="preserve">Sermanet, P. and Y. LeCun (2011). </w:t>
      </w:r>
      <w:r w:rsidRPr="00F46462">
        <w:rPr>
          <w:u w:val="single"/>
        </w:rPr>
        <w:t>Traffic sign recognition with multi-scale convolutional networks</w:t>
      </w:r>
      <w:r w:rsidRPr="00F46462">
        <w:t>. Neural Networks (IJCNN), The 2011 International Joint Conference on, IEEE.</w:t>
      </w:r>
    </w:p>
    <w:p w:rsidR="00F32302" w:rsidRPr="00F46462" w:rsidRDefault="00F32302" w:rsidP="00F32302">
      <w:pPr>
        <w:pStyle w:val="EndNoteBibliography"/>
        <w:spacing w:after="0"/>
        <w:ind w:left="720" w:hanging="720"/>
        <w:jc w:val="left"/>
      </w:pPr>
      <w:r w:rsidRPr="00F46462">
        <w:tab/>
      </w:r>
    </w:p>
    <w:p w:rsidR="00F32302" w:rsidRPr="00F46462" w:rsidRDefault="00F32302" w:rsidP="00F32302">
      <w:pPr>
        <w:pStyle w:val="EndNoteBibliography"/>
        <w:jc w:val="left"/>
      </w:pPr>
      <w:r w:rsidRPr="00F46462">
        <w:t xml:space="preserve">Stallkamp, J., et al. (2012). "Man vs. computer: Benchmarking machine learning algorithms for traffic sign recognition." </w:t>
      </w:r>
      <w:r w:rsidRPr="00F46462">
        <w:rPr>
          <w:u w:val="single"/>
        </w:rPr>
        <w:t>Neural Networks</w:t>
      </w:r>
      <w:r w:rsidRPr="00F46462">
        <w:t xml:space="preserve"> </w:t>
      </w:r>
      <w:r w:rsidRPr="00F46462">
        <w:rPr>
          <w:b/>
        </w:rPr>
        <w:t>32</w:t>
      </w:r>
      <w:r w:rsidRPr="00F46462">
        <w:t>: 323-332.</w:t>
      </w:r>
    </w:p>
    <w:p w:rsidR="00F32302" w:rsidRPr="00F46462" w:rsidRDefault="00F32302" w:rsidP="00F32302">
      <w:pPr>
        <w:pStyle w:val="EndNoteBibliography"/>
        <w:spacing w:after="0"/>
        <w:ind w:left="720" w:hanging="720"/>
        <w:jc w:val="left"/>
      </w:pPr>
      <w:r w:rsidRPr="00F46462">
        <w:tab/>
      </w:r>
    </w:p>
    <w:p w:rsidR="00F32302" w:rsidRPr="00F46462" w:rsidRDefault="00F32302" w:rsidP="00F32302">
      <w:pPr>
        <w:pStyle w:val="EndNoteBibliography"/>
        <w:jc w:val="left"/>
      </w:pPr>
      <w:r w:rsidRPr="00F46462">
        <w:t xml:space="preserve">Zaklouta, F. and B. Stanciulescu (2014). "Real-time traffic sign recognition in three stages." </w:t>
      </w:r>
      <w:r w:rsidRPr="00F46462">
        <w:rPr>
          <w:u w:val="single"/>
        </w:rPr>
        <w:t>Robotics and Autonomous Systems</w:t>
      </w:r>
      <w:r w:rsidRPr="00F46462">
        <w:t xml:space="preserve"> </w:t>
      </w:r>
      <w:r w:rsidRPr="00F46462">
        <w:rPr>
          <w:b/>
        </w:rPr>
        <w:t>62</w:t>
      </w:r>
      <w:r w:rsidRPr="00F46462">
        <w:t>(1): 16-24.</w:t>
      </w:r>
    </w:p>
    <w:p w:rsidR="00F32302" w:rsidRPr="00F46462" w:rsidRDefault="00F32302" w:rsidP="00F32302">
      <w:pPr>
        <w:pStyle w:val="EndNoteBibliography"/>
        <w:spacing w:after="0"/>
        <w:ind w:left="720" w:hanging="720"/>
        <w:jc w:val="left"/>
      </w:pPr>
      <w:r w:rsidRPr="00F46462">
        <w:tab/>
      </w:r>
    </w:p>
    <w:p w:rsidR="00F32302" w:rsidRPr="00F46462" w:rsidRDefault="00F32302" w:rsidP="00F32302">
      <w:pPr>
        <w:pStyle w:val="EndNoteBibliography"/>
        <w:jc w:val="left"/>
      </w:pPr>
      <w:r w:rsidRPr="00F46462">
        <w:t xml:space="preserve">Zeng, Y., et al. (2015). </w:t>
      </w:r>
      <w:r w:rsidRPr="00F46462">
        <w:rPr>
          <w:u w:val="single"/>
        </w:rPr>
        <w:t>Traffic sign recognition using extreme learning classifier with deep convolutional features</w:t>
      </w:r>
      <w:r w:rsidRPr="00F46462">
        <w:t>. The 2015 international conference on intelligence science and big data engineering (IScIDE 2015), Suzhou, China.</w:t>
      </w:r>
    </w:p>
    <w:p w:rsidR="00F32302" w:rsidRPr="00F46462" w:rsidRDefault="00F32302" w:rsidP="00F32302">
      <w:pPr>
        <w:pStyle w:val="EndNoteBibliography"/>
        <w:ind w:left="720" w:hanging="720"/>
        <w:jc w:val="left"/>
      </w:pPr>
      <w:r w:rsidRPr="00F46462">
        <w:lastRenderedPageBreak/>
        <w:tab/>
      </w:r>
    </w:p>
    <w:p w:rsidR="00C1311B" w:rsidRDefault="00F32302" w:rsidP="00F32302">
      <w:r>
        <w:fldChar w:fldCharType="end"/>
      </w:r>
    </w:p>
    <w:p w:rsidR="00F32302" w:rsidRDefault="00F32302" w:rsidP="00F32302">
      <w:pPr>
        <w:jc w:val="center"/>
        <w:rPr>
          <w:b/>
          <w:bCs/>
          <w:sz w:val="40"/>
          <w:szCs w:val="40"/>
        </w:rPr>
      </w:pPr>
      <w:r w:rsidRPr="00F32302">
        <w:rPr>
          <w:b/>
          <w:bCs/>
          <w:sz w:val="40"/>
          <w:szCs w:val="40"/>
        </w:rPr>
        <w:t>Vancouver</w:t>
      </w:r>
    </w:p>
    <w:p w:rsidR="00F32302" w:rsidRPr="00F46462" w:rsidRDefault="00F32302" w:rsidP="00F32302">
      <w:pPr>
        <w:pStyle w:val="EndNoteBibliography"/>
        <w:spacing w:after="0"/>
        <w:jc w:val="left"/>
      </w:pPr>
      <w:r>
        <w:fldChar w:fldCharType="begin"/>
      </w:r>
      <w:r>
        <w:instrText xml:space="preserve"> ADDIN EN.REFLIST </w:instrText>
      </w:r>
      <w:r>
        <w:fldChar w:fldCharType="separate"/>
      </w:r>
      <w:r w:rsidRPr="00F46462">
        <w:t>1.</w:t>
      </w:r>
      <w:r w:rsidRPr="00F46462">
        <w:tab/>
        <w:t>Aoyagi Y, Asakura T, editors. A study on traffic sign recognition in scene image using genetic algorithms and neural networks. Industrial Electronics, Control, and Instrumentation, 1996, Proceedings of the 1996 IEEE IECON 22nd International Conference on; 1996: IEEE.</w:t>
      </w:r>
    </w:p>
    <w:p w:rsidR="00F32302" w:rsidRPr="00F46462" w:rsidRDefault="00F32302" w:rsidP="00F32302">
      <w:pPr>
        <w:pStyle w:val="EndNoteBibliography"/>
        <w:spacing w:after="0"/>
        <w:jc w:val="left"/>
      </w:pPr>
      <w:r w:rsidRPr="00F46462">
        <w:t>2.</w:t>
      </w:r>
      <w:r w:rsidRPr="00F46462">
        <w:tab/>
        <w:t>Cire D, x015F, an, Meier U, Masci J, Schmidhuber J, editors. A committee of neural networks for traffic sign classification. Neural Networks (IJCNN), The 2011 International Joint Conference on; 2011 July 31 2011-Aug. 5 2011.</w:t>
      </w:r>
    </w:p>
    <w:p w:rsidR="00F32302" w:rsidRPr="00F46462" w:rsidRDefault="00F32302" w:rsidP="00F32302">
      <w:pPr>
        <w:pStyle w:val="EndNoteBibliography"/>
        <w:spacing w:after="0"/>
        <w:jc w:val="left"/>
      </w:pPr>
      <w:r w:rsidRPr="00F46462">
        <w:t>3.</w:t>
      </w:r>
      <w:r w:rsidRPr="00F46462">
        <w:tab/>
        <w:t>Cireşan D, Meier U, Masci J, Schmidhuber J. Multi-column deep neural network for traffic sign classification. Neural Networks. 2012;32:333-8.</w:t>
      </w:r>
    </w:p>
    <w:p w:rsidR="00F32302" w:rsidRPr="00F46462" w:rsidRDefault="00F32302" w:rsidP="00F32302">
      <w:pPr>
        <w:pStyle w:val="EndNoteBibliography"/>
        <w:spacing w:after="0"/>
        <w:jc w:val="left"/>
      </w:pPr>
      <w:r w:rsidRPr="00F46462">
        <w:t>4.</w:t>
      </w:r>
      <w:r w:rsidRPr="00F46462">
        <w:tab/>
        <w:t>Ellahyani A, Ansari ME, Jaafari IE. Traffic sign detection and recognition based on random forests. Applied Soft Computing.</w:t>
      </w:r>
    </w:p>
    <w:p w:rsidR="00F32302" w:rsidRPr="00F46462" w:rsidRDefault="00F32302" w:rsidP="00F32302">
      <w:pPr>
        <w:pStyle w:val="EndNoteBibliography"/>
        <w:spacing w:after="0"/>
        <w:jc w:val="left"/>
      </w:pPr>
      <w:r w:rsidRPr="00F46462">
        <w:t>5.</w:t>
      </w:r>
      <w:r w:rsidRPr="00F46462">
        <w:tab/>
        <w:t>Gil-Jiménez P, Lafuente-Arroyo S, Maldonado-Bascón S, Gómez-Moreno H. Shape classification algorithm using support vector machines for traffic sign recognition.  Computational intelligence and bioinspired systems: Springer; 2005. p. 873-80.</w:t>
      </w:r>
    </w:p>
    <w:p w:rsidR="00F32302" w:rsidRPr="00F46462" w:rsidRDefault="00F32302" w:rsidP="00F32302">
      <w:pPr>
        <w:pStyle w:val="EndNoteBibliography"/>
        <w:spacing w:after="0"/>
        <w:jc w:val="left"/>
      </w:pPr>
      <w:r w:rsidRPr="00F46462">
        <w:t>6.</w:t>
      </w:r>
      <w:r w:rsidRPr="00F46462">
        <w:tab/>
        <w:t>Mathias M, Timofte R, Benenson R, Van Gool L, editors. Traffic sign recognition—How far are we from the solution? Neural Networks (IJCNN), The 2013 International Joint Conference on; 2013: IEEE.</w:t>
      </w:r>
    </w:p>
    <w:p w:rsidR="00F32302" w:rsidRPr="00F46462" w:rsidRDefault="00F32302" w:rsidP="00F32302">
      <w:pPr>
        <w:pStyle w:val="EndNoteBibliography"/>
        <w:spacing w:after="0"/>
        <w:jc w:val="left"/>
      </w:pPr>
      <w:r w:rsidRPr="00F46462">
        <w:t>7.</w:t>
      </w:r>
      <w:r w:rsidRPr="00F46462">
        <w:tab/>
        <w:t>Peemen M, Mesman B, Corporaal H, editors. Speed sign detection and recognition by convolutional neural networks. Proceedings of the 8th International Automotive Congress; 2011.</w:t>
      </w:r>
    </w:p>
    <w:p w:rsidR="00F32302" w:rsidRPr="00F46462" w:rsidRDefault="00F32302" w:rsidP="00F32302">
      <w:pPr>
        <w:pStyle w:val="EndNoteBibliography"/>
        <w:spacing w:after="0"/>
        <w:jc w:val="left"/>
      </w:pPr>
      <w:r w:rsidRPr="00F46462">
        <w:t>8.</w:t>
      </w:r>
      <w:r w:rsidRPr="00F46462">
        <w:tab/>
        <w:t>Sermanet P, LeCun Y, editors. Traffic sign recognition with multi-scale convolutional networks. Neural Networks (IJCNN), The 2011 International Joint Conference on; 2011: IEEE.</w:t>
      </w:r>
    </w:p>
    <w:p w:rsidR="00F32302" w:rsidRPr="00F46462" w:rsidRDefault="00F32302" w:rsidP="00F32302">
      <w:pPr>
        <w:pStyle w:val="EndNoteBibliography"/>
        <w:spacing w:after="0"/>
        <w:jc w:val="left"/>
      </w:pPr>
      <w:r w:rsidRPr="00F46462">
        <w:t>9.</w:t>
      </w:r>
      <w:r w:rsidRPr="00F46462">
        <w:tab/>
        <w:t>Stallkamp J, Schlipsing M, Salmen J, Igel C. Man vs. computer: Benchmarking machine learning algorithms for traffic sign recognition. Neural networks. 2012;32:323-32.</w:t>
      </w:r>
    </w:p>
    <w:p w:rsidR="00F32302" w:rsidRPr="00F46462" w:rsidRDefault="00F32302" w:rsidP="00F32302">
      <w:pPr>
        <w:pStyle w:val="EndNoteBibliography"/>
        <w:spacing w:after="0"/>
        <w:jc w:val="left"/>
      </w:pPr>
      <w:r w:rsidRPr="00F46462">
        <w:t>10.</w:t>
      </w:r>
      <w:r w:rsidRPr="00F46462">
        <w:tab/>
        <w:t>Zaklouta F, Stanciulescu B. Real-time traffic sign recognition in three stages. Robotics and autonomous systems. 2014;62(1):16-24.</w:t>
      </w:r>
    </w:p>
    <w:p w:rsidR="00F32302" w:rsidRPr="00F46462" w:rsidRDefault="00F32302" w:rsidP="00F32302">
      <w:pPr>
        <w:pStyle w:val="EndNoteBibliography"/>
        <w:jc w:val="left"/>
      </w:pPr>
      <w:r w:rsidRPr="00F46462">
        <w:t>11.</w:t>
      </w:r>
      <w:r w:rsidRPr="00F46462">
        <w:tab/>
        <w:t>Zeng Y, Xu X, Fang Y, Zhao K, editors. Traffic sign recognition using extreme learning classifier with deep convolutional features. The 2015 international conference on intelligence science and big data engineering (IScIDE 2015), Suzhou, China; 2015.</w:t>
      </w:r>
    </w:p>
    <w:p w:rsidR="00F32302" w:rsidRDefault="00F32302" w:rsidP="00E04B02">
      <w:pPr>
        <w:jc w:val="center"/>
        <w:rPr>
          <w:sz w:val="28"/>
          <w:szCs w:val="28"/>
        </w:rPr>
      </w:pPr>
      <w:r>
        <w:fldChar w:fldCharType="end"/>
      </w:r>
    </w:p>
    <w:p w:rsidR="00E04B02" w:rsidRDefault="00FD29E8" w:rsidP="00EE2051">
      <w:pPr>
        <w:jc w:val="center"/>
        <w:rPr>
          <w:b/>
          <w:bCs/>
          <w:sz w:val="40"/>
          <w:szCs w:val="40"/>
        </w:rPr>
      </w:pPr>
      <w:r>
        <w:rPr>
          <w:b/>
          <w:bCs/>
          <w:sz w:val="40"/>
          <w:szCs w:val="40"/>
        </w:rPr>
        <w:t>Harvard</w:t>
      </w:r>
    </w:p>
    <w:p w:rsidR="008642F3" w:rsidRDefault="008642F3" w:rsidP="00790DCB">
      <w:pPr>
        <w:jc w:val="center"/>
      </w:pPr>
      <w:r>
        <w:fldChar w:fldCharType="begin">
          <w:fldData xml:space="preserve">PEVuZE5vdGU+PENpdGU+PEF1dGhvcj5Bb3lhZ2k8L0F1dGhvcj48WWVhcj4xOTk2PC9ZZWFyPjxS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</w:fldData>
        </w:fldChar>
      </w:r>
      <w:r w:rsidR="001478D2">
        <w:instrText xml:space="preserve"> ADDIN EN.CITE </w:instrText>
      </w:r>
      <w:r w:rsidR="001478D2">
        <w:fldChar w:fldCharType="begin">
          <w:fldData xml:space="preserve">PEVuZE5vdGU+PENpdGU+PEF1dGhvcj5Bb3lhZ2k8L0F1dGhvcj48WWVhcj4xOTk2PC9ZZWFyPjxS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</w:fldData>
        </w:fldChar>
      </w:r>
      <w:r w:rsidR="001478D2">
        <w:instrText xml:space="preserve"> ADDIN EN.CITE.DATA </w:instrText>
      </w:r>
      <w:r w:rsidR="001478D2">
        <w:fldChar w:fldCharType="end"/>
      </w:r>
      <w:r>
        <w:fldChar w:fldCharType="separate"/>
      </w:r>
      <w:r w:rsidR="001478D2">
        <w:rPr>
          <w:noProof/>
        </w:rPr>
        <w:t>[1-11]</w:t>
      </w:r>
      <w:r>
        <w:fldChar w:fldCharType="end"/>
      </w:r>
    </w:p>
    <w:p w:rsidR="008642F3" w:rsidRPr="0083773D" w:rsidRDefault="008642F3" w:rsidP="00790DCB">
      <w:pPr>
        <w:pStyle w:val="EndNoteBibliography"/>
        <w:spacing w:after="0"/>
        <w:ind w:left="720" w:hanging="720"/>
        <w:jc w:val="left"/>
      </w:pPr>
      <w:r>
        <w:fldChar w:fldCharType="begin"/>
      </w:r>
      <w:r>
        <w:instrText xml:space="preserve"> ADDIN EN.REFLIST </w:instrText>
      </w:r>
      <w:r>
        <w:fldChar w:fldCharType="separate"/>
      </w:r>
      <w:r w:rsidRPr="0083773D">
        <w:t>AOYAGI, Y. &amp; ASAKURA, T. A study on traffic sign recognition in scene image using genetic algorithms and neural networks.  Industrial Electronics, Control, and Instrumentation, 1996., Proceedings of the 1996 IEEE IECON 22nd International Conference on, 1996. IEEE, 1838-1843.</w:t>
      </w:r>
    </w:p>
    <w:p w:rsidR="008642F3" w:rsidRPr="0083773D" w:rsidRDefault="008642F3" w:rsidP="00790DCB">
      <w:pPr>
        <w:pStyle w:val="EndNoteBibliography"/>
        <w:spacing w:after="0"/>
        <w:ind w:left="720" w:hanging="720"/>
        <w:jc w:val="left"/>
      </w:pPr>
      <w:r w:rsidRPr="0083773D">
        <w:t>CIRE, D., X015F, AN, MEIER, U., MASCI, J. &amp; SCHMIDHUBER, J. A committee of neural networks for traffic sign classification.  Neural Networks (IJCNN), The 2011 International Joint Conference on, July 31 2011-Aug. 5 2011 2011. 1918-1921.</w:t>
      </w:r>
    </w:p>
    <w:p w:rsidR="008642F3" w:rsidRPr="0083773D" w:rsidRDefault="008642F3" w:rsidP="00790DCB">
      <w:pPr>
        <w:pStyle w:val="EndNoteBibliography"/>
        <w:spacing w:after="0"/>
        <w:ind w:left="720" w:hanging="720"/>
        <w:jc w:val="left"/>
      </w:pPr>
      <w:r w:rsidRPr="0083773D">
        <w:t xml:space="preserve">CIREŞAN, D., MEIER, U., MASCI, J. &amp; SCHMIDHUBER, J. 2012. Multi-column deep neural network for traffic sign classification. </w:t>
      </w:r>
      <w:r w:rsidRPr="0083773D">
        <w:rPr>
          <w:i/>
        </w:rPr>
        <w:t>Neural Networks,</w:t>
      </w:r>
      <w:r w:rsidRPr="0083773D">
        <w:t xml:space="preserve"> 32</w:t>
      </w:r>
      <w:r w:rsidRPr="0083773D">
        <w:rPr>
          <w:b/>
        </w:rPr>
        <w:t>,</w:t>
      </w:r>
      <w:r w:rsidRPr="0083773D">
        <w:t xml:space="preserve"> 333-338.</w:t>
      </w:r>
    </w:p>
    <w:p w:rsidR="008642F3" w:rsidRPr="0083773D" w:rsidRDefault="008642F3" w:rsidP="00790DCB">
      <w:pPr>
        <w:pStyle w:val="EndNoteBibliography"/>
        <w:spacing w:after="0"/>
        <w:ind w:left="720" w:hanging="720"/>
        <w:jc w:val="left"/>
      </w:pPr>
      <w:r w:rsidRPr="0083773D">
        <w:lastRenderedPageBreak/>
        <w:t xml:space="preserve">ELLAHYANI, A., ANSARI, M. E. &amp; JAAFARI, I. E. Traffic sign detection and recognition based on random forests. </w:t>
      </w:r>
      <w:r w:rsidRPr="0083773D">
        <w:rPr>
          <w:i/>
        </w:rPr>
        <w:t>Applied Soft Computing</w:t>
      </w:r>
      <w:r w:rsidRPr="0083773D">
        <w:t>.</w:t>
      </w:r>
    </w:p>
    <w:p w:rsidR="008642F3" w:rsidRPr="0083773D" w:rsidRDefault="008642F3" w:rsidP="00790DCB">
      <w:pPr>
        <w:pStyle w:val="EndNoteBibliography"/>
        <w:spacing w:after="0"/>
        <w:ind w:left="720" w:hanging="720"/>
        <w:jc w:val="left"/>
      </w:pPr>
      <w:r w:rsidRPr="0083773D">
        <w:t xml:space="preserve">GIL-JIMÉNEZ, P., LAFUENTE-ARROYO, S., MALDONADO-BASCÓN, S. &amp; GÓMEZ-MORENO, H. 2005. Shape classification algorithm using support vector machines for traffic sign recognition. </w:t>
      </w:r>
      <w:r w:rsidRPr="0083773D">
        <w:rPr>
          <w:i/>
        </w:rPr>
        <w:t>Computational intelligence and bioinspired systems.</w:t>
      </w:r>
      <w:r w:rsidRPr="0083773D">
        <w:t xml:space="preserve"> Springer.</w:t>
      </w:r>
    </w:p>
    <w:p w:rsidR="008642F3" w:rsidRPr="0083773D" w:rsidRDefault="008642F3" w:rsidP="00790DCB">
      <w:pPr>
        <w:pStyle w:val="EndNoteBibliography"/>
        <w:spacing w:after="0"/>
        <w:ind w:left="720" w:hanging="720"/>
        <w:jc w:val="left"/>
      </w:pPr>
      <w:r w:rsidRPr="0083773D">
        <w:t>MATHIAS, M., TIMOFTE, R., BENENSON, R. &amp; VAN GOOL, L. Traffic sign recognition—How far are we from the solution?  Neural Networks (IJCNN), The 2013 International Joint Conference on, 2013. IEEE, 1-8.</w:t>
      </w:r>
    </w:p>
    <w:p w:rsidR="008642F3" w:rsidRPr="0083773D" w:rsidRDefault="008642F3" w:rsidP="00790DCB">
      <w:pPr>
        <w:pStyle w:val="EndNoteBibliography"/>
        <w:spacing w:after="0"/>
        <w:ind w:left="720" w:hanging="720"/>
        <w:jc w:val="left"/>
      </w:pPr>
      <w:r w:rsidRPr="0083773D">
        <w:t>PEEMEN, M., MESMAN, B. &amp; CORPORAAL, H. Speed sign detection and recognition by convolutional neural networks.  Proceedings of the 8th International Automotive Congress, 2011. 162-170.</w:t>
      </w:r>
    </w:p>
    <w:p w:rsidR="008642F3" w:rsidRPr="0083773D" w:rsidRDefault="008642F3" w:rsidP="00790DCB">
      <w:pPr>
        <w:pStyle w:val="EndNoteBibliography"/>
        <w:spacing w:after="0"/>
        <w:ind w:left="720" w:hanging="720"/>
        <w:jc w:val="left"/>
      </w:pPr>
      <w:r w:rsidRPr="0083773D">
        <w:t>SERMANET, P. &amp; LECUN, Y. Traffic sign recognition with multi-scale convolutional networks.  Neural Networks (IJCNN), The 2011 International Joint Conference on, 2011. IEEE, 2809-2813.</w:t>
      </w:r>
    </w:p>
    <w:p w:rsidR="008642F3" w:rsidRPr="0083773D" w:rsidRDefault="008642F3" w:rsidP="00790DCB">
      <w:pPr>
        <w:pStyle w:val="EndNoteBibliography"/>
        <w:spacing w:after="0"/>
        <w:ind w:left="720" w:hanging="720"/>
        <w:jc w:val="left"/>
      </w:pPr>
      <w:r w:rsidRPr="0083773D">
        <w:t xml:space="preserve">STALLKAMP, J., SCHLIPSING, M., SALMEN, J. &amp; IGEL, C. 2012. Man vs. computer: Benchmarking machine learning algorithms for traffic sign recognition. </w:t>
      </w:r>
      <w:r w:rsidRPr="0083773D">
        <w:rPr>
          <w:i/>
        </w:rPr>
        <w:t>Neural networks,</w:t>
      </w:r>
      <w:r w:rsidRPr="0083773D">
        <w:t xml:space="preserve"> 32</w:t>
      </w:r>
      <w:r w:rsidRPr="0083773D">
        <w:rPr>
          <w:b/>
        </w:rPr>
        <w:t>,</w:t>
      </w:r>
      <w:r w:rsidRPr="0083773D">
        <w:t xml:space="preserve"> 323-332.</w:t>
      </w:r>
    </w:p>
    <w:p w:rsidR="008642F3" w:rsidRPr="0083773D" w:rsidRDefault="008642F3" w:rsidP="00790DCB">
      <w:pPr>
        <w:pStyle w:val="EndNoteBibliography"/>
        <w:spacing w:after="0"/>
        <w:ind w:left="720" w:hanging="720"/>
        <w:jc w:val="left"/>
      </w:pPr>
      <w:r w:rsidRPr="0083773D">
        <w:t xml:space="preserve">ZAKLOUTA, F. &amp; STANCIULESCU, B. 2014. Real-time traffic sign recognition in three stages. </w:t>
      </w:r>
      <w:r w:rsidRPr="0083773D">
        <w:rPr>
          <w:i/>
        </w:rPr>
        <w:t>Robotics and autonomous systems,</w:t>
      </w:r>
      <w:r w:rsidRPr="0083773D">
        <w:t xml:space="preserve"> 62</w:t>
      </w:r>
      <w:r w:rsidRPr="0083773D">
        <w:rPr>
          <w:b/>
        </w:rPr>
        <w:t>,</w:t>
      </w:r>
      <w:r w:rsidRPr="0083773D">
        <w:t xml:space="preserve"> 16-24.</w:t>
      </w:r>
    </w:p>
    <w:p w:rsidR="008642F3" w:rsidRPr="0083773D" w:rsidRDefault="008642F3" w:rsidP="00790DCB">
      <w:pPr>
        <w:pStyle w:val="EndNoteBibliography"/>
        <w:ind w:left="720" w:hanging="720"/>
        <w:jc w:val="left"/>
      </w:pPr>
      <w:r w:rsidRPr="0083773D">
        <w:t>ZENG, Y., XU, X., FANG, Y. &amp; ZHAO, K. Traffic sign recognition using extreme learning classifier with deep convolutional features.  The 2015 international conference on intelligence science and big data engineering (IScIDE 2015), Suzhou, China, 2015.</w:t>
      </w:r>
    </w:p>
    <w:p w:rsidR="0086757E" w:rsidRDefault="008642F3" w:rsidP="0086757E">
      <w:r>
        <w:fldChar w:fldCharType="end"/>
      </w:r>
    </w:p>
    <w:p w:rsidR="004605BE" w:rsidRDefault="004605BE" w:rsidP="004605BE">
      <w:pPr>
        <w:bidi/>
        <w:jc w:val="right"/>
        <w:rPr>
          <w:noProof/>
        </w:rPr>
      </w:pPr>
    </w:p>
    <w:tbl>
      <w:tblPr>
        <w:tblStyle w:val="TableGrid"/>
        <w:bidiVisual/>
        <w:tblW w:w="0" w:type="auto"/>
        <w:tblLook w:val="04A0" w:firstRow="1" w:lastRow="0" w:firstColumn="1" w:lastColumn="0" w:noHBand="0" w:noVBand="1"/>
      </w:tblPr>
      <w:tblGrid>
        <w:gridCol w:w="4675"/>
        <w:gridCol w:w="4675"/>
      </w:tblGrid>
      <w:tr w:rsidR="00BF5A20" w:rsidRPr="00401D3A" w:rsidTr="00401D3A">
        <w:tc>
          <w:tcPr>
            <w:tcW w:w="4675" w:type="dxa"/>
            <w:vAlign w:val="center"/>
          </w:tcPr>
          <w:p w:rsidR="00BF5A20" w:rsidRPr="00401D3A" w:rsidRDefault="00BF5A20" w:rsidP="00401D3A">
            <w:pPr>
              <w:bidi/>
              <w:jc w:val="center"/>
              <w:rPr>
                <w:rFonts w:cs="Adobe Arabic"/>
                <w:b/>
                <w:bCs/>
                <w:sz w:val="36"/>
                <w:szCs w:val="36"/>
                <w:lang w:bidi="fa-IR"/>
              </w:rPr>
            </w:pPr>
            <w:r w:rsidRPr="00401D3A">
              <w:rPr>
                <w:rFonts w:cs="Adobe Arabic"/>
                <w:b/>
                <w:bCs/>
                <w:sz w:val="36"/>
                <w:szCs w:val="36"/>
                <w:lang w:bidi="fa-IR"/>
              </w:rPr>
              <w:t>Impact factor</w:t>
            </w:r>
          </w:p>
        </w:tc>
        <w:tc>
          <w:tcPr>
            <w:tcW w:w="4675" w:type="dxa"/>
            <w:vAlign w:val="center"/>
          </w:tcPr>
          <w:p w:rsidR="00BF5A20" w:rsidRPr="00401D3A" w:rsidRDefault="00BF5A20" w:rsidP="00401D3A">
            <w:pPr>
              <w:pStyle w:val="Heading1"/>
              <w:shd w:val="clear" w:color="auto" w:fill="FFFFFF"/>
              <w:spacing w:before="0" w:beforeAutospacing="0" w:after="0" w:afterAutospacing="0"/>
              <w:jc w:val="center"/>
              <w:textAlignment w:val="baseline"/>
              <w:outlineLvl w:val="0"/>
              <w:rPr>
                <w:rFonts w:asciiTheme="minorHAnsi" w:hAnsiTheme="minorHAnsi"/>
                <w:color w:val="222222"/>
                <w:sz w:val="36"/>
                <w:szCs w:val="36"/>
              </w:rPr>
            </w:pPr>
            <w:r w:rsidRPr="00401D3A">
              <w:rPr>
                <w:rFonts w:asciiTheme="minorHAnsi" w:hAnsiTheme="minorHAnsi"/>
                <w:color w:val="222222"/>
                <w:sz w:val="36"/>
                <w:szCs w:val="36"/>
              </w:rPr>
              <w:t>Journal</w:t>
            </w:r>
          </w:p>
        </w:tc>
      </w:tr>
      <w:tr w:rsidR="009F0208" w:rsidRPr="00401D3A" w:rsidTr="00401D3A">
        <w:tc>
          <w:tcPr>
            <w:tcW w:w="4675" w:type="dxa"/>
            <w:vAlign w:val="center"/>
          </w:tcPr>
          <w:p w:rsidR="009F0208" w:rsidRPr="00401D3A" w:rsidRDefault="009F0208" w:rsidP="00401D3A">
            <w:pPr>
              <w:bidi/>
              <w:jc w:val="center"/>
              <w:rPr>
                <w:rFonts w:cs="Adobe Arabic"/>
                <w:sz w:val="36"/>
                <w:szCs w:val="36"/>
                <w:rtl/>
                <w:lang w:bidi="fa-IR"/>
              </w:rPr>
            </w:pPr>
            <w:r w:rsidRPr="00401D3A">
              <w:rPr>
                <w:rFonts w:cs="Adobe Arabic"/>
                <w:sz w:val="36"/>
                <w:szCs w:val="36"/>
                <w:lang w:bidi="fa-IR"/>
              </w:rPr>
              <w:t>2.708</w:t>
            </w:r>
          </w:p>
        </w:tc>
        <w:tc>
          <w:tcPr>
            <w:tcW w:w="4675" w:type="dxa"/>
            <w:vAlign w:val="center"/>
          </w:tcPr>
          <w:p w:rsidR="009F0208" w:rsidRPr="00401D3A" w:rsidRDefault="009F0208" w:rsidP="00401D3A">
            <w:pPr>
              <w:pStyle w:val="Heading1"/>
              <w:shd w:val="clear" w:color="auto" w:fill="FFFFFF"/>
              <w:spacing w:before="0" w:beforeAutospacing="0" w:after="0" w:afterAutospacing="0"/>
              <w:jc w:val="center"/>
              <w:textAlignment w:val="baseline"/>
              <w:outlineLvl w:val="0"/>
              <w:rPr>
                <w:rFonts w:asciiTheme="minorHAnsi" w:hAnsiTheme="minorHAnsi"/>
                <w:b w:val="0"/>
                <w:bCs w:val="0"/>
                <w:color w:val="222222"/>
                <w:sz w:val="36"/>
                <w:szCs w:val="36"/>
              </w:rPr>
            </w:pPr>
            <w:r w:rsidRPr="00401D3A">
              <w:rPr>
                <w:rFonts w:asciiTheme="minorHAnsi" w:hAnsiTheme="minorHAnsi"/>
                <w:b w:val="0"/>
                <w:bCs w:val="0"/>
                <w:color w:val="222222"/>
                <w:sz w:val="36"/>
                <w:szCs w:val="36"/>
              </w:rPr>
              <w:t>Neural Networks</w:t>
            </w:r>
          </w:p>
          <w:p w:rsidR="009F0208" w:rsidRPr="00401D3A" w:rsidRDefault="009F0208" w:rsidP="00401D3A">
            <w:pPr>
              <w:bidi/>
              <w:jc w:val="center"/>
              <w:rPr>
                <w:rFonts w:cs="Adobe Arabic"/>
                <w:sz w:val="36"/>
                <w:szCs w:val="36"/>
                <w:rtl/>
                <w:lang w:bidi="fa-IR"/>
              </w:rPr>
            </w:pPr>
          </w:p>
        </w:tc>
      </w:tr>
      <w:tr w:rsidR="009F0208" w:rsidRPr="00401D3A" w:rsidTr="00401D3A">
        <w:tc>
          <w:tcPr>
            <w:tcW w:w="4675" w:type="dxa"/>
            <w:vAlign w:val="center"/>
          </w:tcPr>
          <w:p w:rsidR="009F0208" w:rsidRPr="00401D3A" w:rsidRDefault="00BF5A20" w:rsidP="00401D3A">
            <w:pPr>
              <w:bidi/>
              <w:jc w:val="center"/>
              <w:rPr>
                <w:rFonts w:cs="Adobe Arabic"/>
                <w:sz w:val="36"/>
                <w:szCs w:val="36"/>
                <w:rtl/>
                <w:lang w:bidi="fa-IR"/>
              </w:rPr>
            </w:pPr>
            <w:r w:rsidRPr="00401D3A">
              <w:rPr>
                <w:rFonts w:cs="Arial"/>
                <w:color w:val="222222"/>
                <w:sz w:val="36"/>
                <w:szCs w:val="36"/>
                <w:shd w:val="clear" w:color="auto" w:fill="FFFFFF"/>
              </w:rPr>
              <w:t>2.952</w:t>
            </w:r>
          </w:p>
        </w:tc>
        <w:tc>
          <w:tcPr>
            <w:tcW w:w="4675" w:type="dxa"/>
            <w:vAlign w:val="center"/>
          </w:tcPr>
          <w:p w:rsidR="009F0208" w:rsidRPr="00401D3A" w:rsidRDefault="00BF5A20" w:rsidP="00401D3A">
            <w:pPr>
              <w:bidi/>
              <w:jc w:val="center"/>
              <w:rPr>
                <w:rFonts w:cs="Adobe Arabic"/>
                <w:sz w:val="36"/>
                <w:szCs w:val="36"/>
                <w:rtl/>
                <w:lang w:bidi="fa-IR"/>
              </w:rPr>
            </w:pPr>
            <w:r w:rsidRPr="00401D3A">
              <w:rPr>
                <w:rFonts w:cs="Arial"/>
                <w:color w:val="222222"/>
                <w:sz w:val="36"/>
                <w:szCs w:val="36"/>
                <w:shd w:val="clear" w:color="auto" w:fill="FFFFFF"/>
              </w:rPr>
              <w:t>IEEE Transactions on Neural Networks and Learning Systems</w:t>
            </w:r>
          </w:p>
        </w:tc>
      </w:tr>
      <w:tr w:rsidR="009F0208" w:rsidRPr="00401D3A" w:rsidTr="00401D3A">
        <w:tc>
          <w:tcPr>
            <w:tcW w:w="4675" w:type="dxa"/>
            <w:vAlign w:val="center"/>
          </w:tcPr>
          <w:p w:rsidR="009F0208" w:rsidRPr="00401D3A" w:rsidRDefault="00BF5A20" w:rsidP="00401D3A">
            <w:pPr>
              <w:bidi/>
              <w:jc w:val="center"/>
              <w:rPr>
                <w:rFonts w:cs="Adobe Arabic"/>
                <w:sz w:val="36"/>
                <w:szCs w:val="36"/>
                <w:rtl/>
                <w:lang w:bidi="fa-IR"/>
              </w:rPr>
            </w:pPr>
            <w:r w:rsidRPr="00401D3A">
              <w:rPr>
                <w:rFonts w:cs="Arial"/>
                <w:color w:val="222222"/>
                <w:sz w:val="36"/>
                <w:szCs w:val="36"/>
                <w:shd w:val="clear" w:color="auto" w:fill="FFFFFF"/>
              </w:rPr>
              <w:t>4.284</w:t>
            </w:r>
          </w:p>
        </w:tc>
        <w:tc>
          <w:tcPr>
            <w:tcW w:w="4675" w:type="dxa"/>
            <w:vAlign w:val="center"/>
          </w:tcPr>
          <w:p w:rsidR="009F0208" w:rsidRPr="00401D3A" w:rsidRDefault="00BF5A20" w:rsidP="00401D3A">
            <w:pPr>
              <w:bidi/>
              <w:jc w:val="center"/>
              <w:rPr>
                <w:rFonts w:cs="Adobe Arabic"/>
                <w:sz w:val="36"/>
                <w:szCs w:val="36"/>
                <w:rtl/>
                <w:lang w:bidi="fa-IR"/>
              </w:rPr>
            </w:pPr>
            <w:r w:rsidRPr="00401D3A">
              <w:rPr>
                <w:rFonts w:cs="Arial"/>
                <w:color w:val="222222"/>
                <w:sz w:val="36"/>
                <w:szCs w:val="36"/>
                <w:shd w:val="clear" w:color="auto" w:fill="FFFFFF"/>
              </w:rPr>
              <w:t>International Journal of Neural Systems</w:t>
            </w:r>
          </w:p>
        </w:tc>
      </w:tr>
      <w:tr w:rsidR="00405A62" w:rsidRPr="00401D3A" w:rsidTr="00401D3A">
        <w:tc>
          <w:tcPr>
            <w:tcW w:w="4675" w:type="dxa"/>
            <w:vAlign w:val="center"/>
          </w:tcPr>
          <w:p w:rsidR="00405A62" w:rsidRPr="00401D3A" w:rsidRDefault="00405A62" w:rsidP="00401D3A">
            <w:pPr>
              <w:bidi/>
              <w:jc w:val="center"/>
              <w:rPr>
                <w:rFonts w:cs="Arial"/>
                <w:color w:val="222222"/>
                <w:sz w:val="36"/>
                <w:szCs w:val="36"/>
                <w:shd w:val="clear" w:color="auto" w:fill="FFFFFF"/>
              </w:rPr>
            </w:pPr>
            <w:r w:rsidRPr="00401D3A">
              <w:rPr>
                <w:rFonts w:cs="Arial"/>
                <w:color w:val="222222"/>
                <w:sz w:val="36"/>
                <w:szCs w:val="36"/>
                <w:shd w:val="clear" w:color="auto" w:fill="FFFFFF"/>
              </w:rPr>
              <w:t>2.810</w:t>
            </w:r>
          </w:p>
        </w:tc>
        <w:tc>
          <w:tcPr>
            <w:tcW w:w="4675" w:type="dxa"/>
            <w:vAlign w:val="center"/>
          </w:tcPr>
          <w:p w:rsidR="00405A62" w:rsidRPr="00401D3A" w:rsidRDefault="00405A62" w:rsidP="00401D3A">
            <w:pPr>
              <w:pStyle w:val="Heading1"/>
              <w:shd w:val="clear" w:color="auto" w:fill="FFFFFF"/>
              <w:spacing w:before="0" w:beforeAutospacing="0" w:after="0" w:afterAutospacing="0"/>
              <w:jc w:val="center"/>
              <w:textAlignment w:val="baseline"/>
              <w:rPr>
                <w:rFonts w:asciiTheme="minorHAnsi" w:hAnsiTheme="minorHAnsi"/>
                <w:b w:val="0"/>
                <w:bCs w:val="0"/>
                <w:color w:val="222222"/>
                <w:sz w:val="36"/>
                <w:szCs w:val="36"/>
              </w:rPr>
            </w:pPr>
            <w:r w:rsidRPr="00401D3A">
              <w:rPr>
                <w:rFonts w:asciiTheme="minorHAnsi" w:hAnsiTheme="minorHAnsi"/>
                <w:b w:val="0"/>
                <w:bCs w:val="0"/>
                <w:color w:val="222222"/>
                <w:sz w:val="36"/>
                <w:szCs w:val="36"/>
              </w:rPr>
              <w:t>Applied Soft Computin</w:t>
            </w:r>
            <w:r w:rsidRPr="00401D3A">
              <w:rPr>
                <w:rFonts w:asciiTheme="minorHAnsi" w:hAnsiTheme="minorHAnsi"/>
                <w:b w:val="0"/>
                <w:bCs w:val="0"/>
                <w:color w:val="222222"/>
                <w:sz w:val="36"/>
                <w:szCs w:val="36"/>
              </w:rPr>
              <w:t>g</w:t>
            </w:r>
          </w:p>
          <w:p w:rsidR="00405A62" w:rsidRPr="00401D3A" w:rsidRDefault="00405A62" w:rsidP="00401D3A">
            <w:pPr>
              <w:bidi/>
              <w:jc w:val="center"/>
              <w:rPr>
                <w:rFonts w:cs="Arial"/>
                <w:color w:val="222222"/>
                <w:sz w:val="36"/>
                <w:szCs w:val="36"/>
                <w:shd w:val="clear" w:color="auto" w:fill="FFFFFF"/>
              </w:rPr>
            </w:pPr>
          </w:p>
        </w:tc>
      </w:tr>
      <w:tr w:rsidR="00405A62" w:rsidRPr="00401D3A" w:rsidTr="00401D3A">
        <w:tc>
          <w:tcPr>
            <w:tcW w:w="4675" w:type="dxa"/>
            <w:vAlign w:val="center"/>
          </w:tcPr>
          <w:p w:rsidR="00405A62" w:rsidRPr="00401D3A" w:rsidRDefault="00405A62" w:rsidP="00401D3A">
            <w:pPr>
              <w:bidi/>
              <w:jc w:val="center"/>
              <w:rPr>
                <w:rFonts w:cs="Arial"/>
                <w:color w:val="222222"/>
                <w:sz w:val="36"/>
                <w:szCs w:val="36"/>
                <w:shd w:val="clear" w:color="auto" w:fill="FFFFFF"/>
              </w:rPr>
            </w:pPr>
            <w:r w:rsidRPr="00401D3A">
              <w:rPr>
                <w:rFonts w:cs="Arial"/>
                <w:color w:val="222222"/>
                <w:sz w:val="36"/>
                <w:szCs w:val="36"/>
                <w:shd w:val="clear" w:color="auto" w:fill="FFFFFF"/>
              </w:rPr>
              <w:t>3.096</w:t>
            </w:r>
            <w:bookmarkStart w:id="0" w:name="_GoBack"/>
            <w:bookmarkEnd w:id="0"/>
          </w:p>
        </w:tc>
        <w:tc>
          <w:tcPr>
            <w:tcW w:w="4675" w:type="dxa"/>
            <w:vAlign w:val="center"/>
          </w:tcPr>
          <w:p w:rsidR="00405A62" w:rsidRPr="00401D3A" w:rsidRDefault="00401D3A" w:rsidP="00401D3A">
            <w:pPr>
              <w:pStyle w:val="Heading1"/>
              <w:shd w:val="clear" w:color="auto" w:fill="FFFFFF"/>
              <w:spacing w:before="0" w:beforeAutospacing="0" w:after="0" w:afterAutospacing="0"/>
              <w:ind w:left="1440" w:hanging="1440"/>
              <w:jc w:val="center"/>
              <w:textAlignment w:val="baseline"/>
              <w:outlineLvl w:val="0"/>
              <w:rPr>
                <w:rFonts w:asciiTheme="minorHAnsi" w:hAnsiTheme="minorHAnsi"/>
                <w:b w:val="0"/>
                <w:bCs w:val="0"/>
                <w:color w:val="222222"/>
                <w:sz w:val="36"/>
                <w:szCs w:val="36"/>
              </w:rPr>
            </w:pPr>
            <w:r w:rsidRPr="00401D3A">
              <w:rPr>
                <w:rFonts w:asciiTheme="minorHAnsi" w:hAnsiTheme="minorHAnsi"/>
                <w:b w:val="0"/>
                <w:bCs w:val="0"/>
                <w:color w:val="222222"/>
                <w:sz w:val="36"/>
                <w:szCs w:val="36"/>
              </w:rPr>
              <w:t>Pattern Recognition</w:t>
            </w:r>
          </w:p>
        </w:tc>
      </w:tr>
    </w:tbl>
    <w:p w:rsidR="004605BE" w:rsidRDefault="004605BE" w:rsidP="004605BE">
      <w:pPr>
        <w:bidi/>
        <w:jc w:val="right"/>
        <w:rPr>
          <w:rFonts w:ascii="Adobe Arabic" w:hAnsi="Adobe Arabic" w:cs="Adobe Arabic"/>
          <w:b/>
          <w:bCs/>
          <w:sz w:val="44"/>
          <w:szCs w:val="44"/>
          <w:lang w:bidi="fa-IR"/>
        </w:rPr>
      </w:pPr>
    </w:p>
    <w:p w:rsidR="004605BE" w:rsidRPr="00A70EF1" w:rsidRDefault="004605BE" w:rsidP="004605BE">
      <w:pPr>
        <w:bidi/>
        <w:jc w:val="right"/>
        <w:rPr>
          <w:rFonts w:ascii="Adobe Arabic" w:hAnsi="Adobe Arabic" w:cs="Adobe Arabic"/>
          <w:b/>
          <w:bCs/>
          <w:sz w:val="44"/>
          <w:szCs w:val="44"/>
          <w:lang w:bidi="fa-IR"/>
        </w:rPr>
      </w:pPr>
    </w:p>
    <w:sectPr w:rsidR="004605BE" w:rsidRPr="00A70EF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dobe Arabic">
    <w:panose1 w:val="00000000000000000000"/>
    <w:charset w:val="00"/>
    <w:family w:val="roman"/>
    <w:notTrueType/>
    <w:pitch w:val="variable"/>
    <w:sig w:usb0="8000202F" w:usb1="8000A04A" w:usb2="00000008" w:usb3="00000000" w:csb0="0000004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F1F45C7"/>
    <w:multiLevelType w:val="hybridMultilevel"/>
    <w:tmpl w:val="7032A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xtetw26vev2yesvw8vx5wqr9sfdssspdvx&quot;&gt;References&lt;record-ids&gt;&lt;item&gt;1&lt;/item&gt;&lt;item&gt;4&lt;/item&gt;&lt;item&gt;14&lt;/item&gt;&lt;item&gt;16&lt;/item&gt;&lt;item&gt;17&lt;/item&gt;&lt;item&gt;18&lt;/item&gt;&lt;item&gt;19&lt;/item&gt;&lt;item&gt;20&lt;/item&gt;&lt;item&gt;21&lt;/item&gt;&lt;item&gt;22&lt;/item&gt;&lt;item&gt;23&lt;/item&gt;&lt;/record-ids&gt;&lt;/item&gt;&lt;/Libraries&gt;"/>
  </w:docVars>
  <w:rsids>
    <w:rsidRoot w:val="001553AB"/>
    <w:rsid w:val="0001395C"/>
    <w:rsid w:val="000A1426"/>
    <w:rsid w:val="000A30FE"/>
    <w:rsid w:val="000F5FFE"/>
    <w:rsid w:val="00100FC7"/>
    <w:rsid w:val="001478D2"/>
    <w:rsid w:val="001553AB"/>
    <w:rsid w:val="002A07A8"/>
    <w:rsid w:val="002B0D50"/>
    <w:rsid w:val="003255B6"/>
    <w:rsid w:val="00373C8B"/>
    <w:rsid w:val="00401D3A"/>
    <w:rsid w:val="00405A62"/>
    <w:rsid w:val="004157ED"/>
    <w:rsid w:val="004605BE"/>
    <w:rsid w:val="00522EFE"/>
    <w:rsid w:val="00584477"/>
    <w:rsid w:val="005C60B2"/>
    <w:rsid w:val="00633256"/>
    <w:rsid w:val="006B632B"/>
    <w:rsid w:val="00790DCB"/>
    <w:rsid w:val="0084670A"/>
    <w:rsid w:val="008642F3"/>
    <w:rsid w:val="0086757E"/>
    <w:rsid w:val="00926B61"/>
    <w:rsid w:val="009F0208"/>
    <w:rsid w:val="00A277C1"/>
    <w:rsid w:val="00A70EF1"/>
    <w:rsid w:val="00A873D6"/>
    <w:rsid w:val="00AC7D56"/>
    <w:rsid w:val="00B12E65"/>
    <w:rsid w:val="00BA4F39"/>
    <w:rsid w:val="00BF5A20"/>
    <w:rsid w:val="00C1311B"/>
    <w:rsid w:val="00C33B81"/>
    <w:rsid w:val="00C710D0"/>
    <w:rsid w:val="00D16FC2"/>
    <w:rsid w:val="00D55F65"/>
    <w:rsid w:val="00E04B02"/>
    <w:rsid w:val="00E35406"/>
    <w:rsid w:val="00EA308D"/>
    <w:rsid w:val="00EB6D0D"/>
    <w:rsid w:val="00EC0F72"/>
    <w:rsid w:val="00EC6159"/>
    <w:rsid w:val="00EE2051"/>
    <w:rsid w:val="00F32302"/>
    <w:rsid w:val="00FD1CF6"/>
    <w:rsid w:val="00FD29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7ED4C2F-C421-409A-B4E7-5006E7778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1553A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unhideWhenUsed/>
    <w:qFormat/>
    <w:rsid w:val="002A07A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553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553AB"/>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2A07A8"/>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semiHidden/>
    <w:unhideWhenUsed/>
    <w:rsid w:val="002A07A8"/>
    <w:rPr>
      <w:color w:val="0000FF"/>
      <w:u w:val="single"/>
    </w:rPr>
  </w:style>
  <w:style w:type="paragraph" w:customStyle="1" w:styleId="EndNoteBibliographyTitle">
    <w:name w:val="EndNote Bibliography Title"/>
    <w:basedOn w:val="Normal"/>
    <w:link w:val="EndNoteBibliographyTitleChar"/>
    <w:rsid w:val="0001395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1395C"/>
    <w:rPr>
      <w:rFonts w:ascii="Calibri" w:hAnsi="Calibri"/>
      <w:noProof/>
    </w:rPr>
  </w:style>
  <w:style w:type="paragraph" w:customStyle="1" w:styleId="EndNoteBibliography">
    <w:name w:val="EndNote Bibliography"/>
    <w:basedOn w:val="Normal"/>
    <w:link w:val="EndNoteBibliographyChar"/>
    <w:rsid w:val="0001395C"/>
    <w:pPr>
      <w:spacing w:line="240" w:lineRule="auto"/>
      <w:jc w:val="center"/>
    </w:pPr>
    <w:rPr>
      <w:rFonts w:ascii="Calibri" w:hAnsi="Calibri"/>
      <w:noProof/>
    </w:rPr>
  </w:style>
  <w:style w:type="character" w:customStyle="1" w:styleId="EndNoteBibliographyChar">
    <w:name w:val="EndNote Bibliography Char"/>
    <w:basedOn w:val="DefaultParagraphFont"/>
    <w:link w:val="EndNoteBibliography"/>
    <w:rsid w:val="0001395C"/>
    <w:rPr>
      <w:rFonts w:ascii="Calibri" w:hAnsi="Calibri"/>
      <w:noProof/>
    </w:rPr>
  </w:style>
  <w:style w:type="paragraph" w:styleId="ListParagraph">
    <w:name w:val="List Paragraph"/>
    <w:basedOn w:val="Normal"/>
    <w:uiPriority w:val="34"/>
    <w:qFormat/>
    <w:rsid w:val="00F3230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6942596">
      <w:bodyDiv w:val="1"/>
      <w:marLeft w:val="0"/>
      <w:marRight w:val="0"/>
      <w:marTop w:val="0"/>
      <w:marBottom w:val="0"/>
      <w:divBdr>
        <w:top w:val="none" w:sz="0" w:space="0" w:color="auto"/>
        <w:left w:val="none" w:sz="0" w:space="0" w:color="auto"/>
        <w:bottom w:val="none" w:sz="0" w:space="0" w:color="auto"/>
        <w:right w:val="none" w:sz="0" w:space="0" w:color="auto"/>
      </w:divBdr>
    </w:div>
    <w:div w:id="493113047">
      <w:bodyDiv w:val="1"/>
      <w:marLeft w:val="0"/>
      <w:marRight w:val="0"/>
      <w:marTop w:val="0"/>
      <w:marBottom w:val="0"/>
      <w:divBdr>
        <w:top w:val="none" w:sz="0" w:space="0" w:color="auto"/>
        <w:left w:val="none" w:sz="0" w:space="0" w:color="auto"/>
        <w:bottom w:val="none" w:sz="0" w:space="0" w:color="auto"/>
        <w:right w:val="none" w:sz="0" w:space="0" w:color="auto"/>
      </w:divBdr>
    </w:div>
    <w:div w:id="631713642">
      <w:bodyDiv w:val="1"/>
      <w:marLeft w:val="0"/>
      <w:marRight w:val="0"/>
      <w:marTop w:val="0"/>
      <w:marBottom w:val="0"/>
      <w:divBdr>
        <w:top w:val="none" w:sz="0" w:space="0" w:color="auto"/>
        <w:left w:val="none" w:sz="0" w:space="0" w:color="auto"/>
        <w:bottom w:val="none" w:sz="0" w:space="0" w:color="auto"/>
        <w:right w:val="none" w:sz="0" w:space="0" w:color="auto"/>
      </w:divBdr>
    </w:div>
    <w:div w:id="1085567455">
      <w:bodyDiv w:val="1"/>
      <w:marLeft w:val="0"/>
      <w:marRight w:val="0"/>
      <w:marTop w:val="0"/>
      <w:marBottom w:val="0"/>
      <w:divBdr>
        <w:top w:val="none" w:sz="0" w:space="0" w:color="auto"/>
        <w:left w:val="none" w:sz="0" w:space="0" w:color="auto"/>
        <w:bottom w:val="none" w:sz="0" w:space="0" w:color="auto"/>
        <w:right w:val="none" w:sz="0" w:space="0" w:color="auto"/>
      </w:divBdr>
    </w:div>
    <w:div w:id="1197696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fontTable" Target="fontTable.xml"/><Relationship Id="rId21" Type="http://schemas.openxmlformats.org/officeDocument/2006/relationships/image" Target="media/image16.png"/><Relationship Id="rId34" Type="http://schemas.openxmlformats.org/officeDocument/2006/relationships/image" Target="media/image29.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numbering" Target="numbering.xml"/><Relationship Id="rId6" Type="http://schemas.openxmlformats.org/officeDocument/2006/relationships/hyperlink" Target="http://www.sciencedirect.com/science/article/pii/S0893608012000457" TargetMode="External"/><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8" Type="http://schemas.openxmlformats.org/officeDocument/2006/relationships/image" Target="media/image3.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9</TotalTime>
  <Pages>9</Pages>
  <Words>1506</Words>
  <Characters>8590</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avash kavousi</dc:creator>
  <cp:keywords/>
  <dc:description/>
  <cp:lastModifiedBy>siavash kavousi</cp:lastModifiedBy>
  <cp:revision>44</cp:revision>
  <dcterms:created xsi:type="dcterms:W3CDTF">2016-04-09T21:56:00Z</dcterms:created>
  <dcterms:modified xsi:type="dcterms:W3CDTF">2016-04-12T10:23:00Z</dcterms:modified>
</cp:coreProperties>
</file>